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BB717" w14:textId="77777777" w:rsidR="00916EA9" w:rsidRDefault="00916EA9" w:rsidP="00142EEA">
      <w:pPr>
        <w:spacing w:line="360" w:lineRule="auto"/>
      </w:pPr>
    </w:p>
    <w:p w14:paraId="14CBDE93" w14:textId="77777777" w:rsidR="00B203B9" w:rsidRPr="002D777F" w:rsidRDefault="00916EA9" w:rsidP="00142EEA">
      <w:pPr>
        <w:spacing w:line="360" w:lineRule="auto"/>
        <w:rPr>
          <w:b/>
          <w:sz w:val="36"/>
          <w:szCs w:val="36"/>
        </w:rPr>
      </w:pPr>
      <w:r w:rsidRPr="002D777F">
        <w:rPr>
          <w:b/>
          <w:sz w:val="36"/>
          <w:szCs w:val="36"/>
        </w:rPr>
        <w:t>Discussion</w:t>
      </w:r>
    </w:p>
    <w:p w14:paraId="6C26728F" w14:textId="77777777" w:rsidR="00916EA9" w:rsidRDefault="00916EA9" w:rsidP="00142EEA">
      <w:pPr>
        <w:spacing w:line="360" w:lineRule="auto"/>
      </w:pPr>
    </w:p>
    <w:p w14:paraId="1A05CAE4" w14:textId="77777777" w:rsidR="00916EA9" w:rsidRDefault="00916EA9" w:rsidP="00142EEA">
      <w:pPr>
        <w:spacing w:line="360" w:lineRule="auto"/>
      </w:pPr>
      <w:r>
        <w:t xml:space="preserve">The recruitment and function of the </w:t>
      </w:r>
      <w:proofErr w:type="spellStart"/>
      <w:r>
        <w:t>Rvs</w:t>
      </w:r>
      <w:proofErr w:type="spellEnd"/>
      <w:r>
        <w:t xml:space="preserve"> complex in the last scission stage of endocytosis has been explored in this work, as well as some previously untested proposals for how membrane scission could be effected in yeast endocytosis. </w:t>
      </w:r>
    </w:p>
    <w:p w14:paraId="6B4558E1" w14:textId="0D7F8574" w:rsidR="00916EA9" w:rsidRDefault="00916EA9" w:rsidP="00142EEA">
      <w:pPr>
        <w:spacing w:line="360" w:lineRule="auto"/>
      </w:pPr>
      <w:r>
        <w:t>I prop</w:t>
      </w:r>
      <w:r w:rsidR="002B74F4">
        <w:t>o</w:t>
      </w:r>
      <w:r>
        <w:t xml:space="preserve">se that </w:t>
      </w:r>
      <w:proofErr w:type="spellStart"/>
      <w:r>
        <w:t>Rvs</w:t>
      </w:r>
      <w:proofErr w:type="spellEnd"/>
      <w:r>
        <w:t xml:space="preserve"> localizes by interactions of the BAR domains of the </w:t>
      </w:r>
      <w:proofErr w:type="spellStart"/>
      <w:r>
        <w:t>Rvs</w:t>
      </w:r>
      <w:proofErr w:type="spellEnd"/>
      <w:r>
        <w:t xml:space="preserve"> complex with </w:t>
      </w:r>
      <w:proofErr w:type="spellStart"/>
      <w:r>
        <w:t>invaginated</w:t>
      </w:r>
      <w:proofErr w:type="spellEnd"/>
      <w:r>
        <w:t xml:space="preserve"> membranes, and that the SH3 domain is required for efficient and timely recruitment of </w:t>
      </w:r>
      <w:proofErr w:type="spellStart"/>
      <w:r>
        <w:t>Rvs</w:t>
      </w:r>
      <w:proofErr w:type="spellEnd"/>
      <w:r>
        <w:t xml:space="preserve"> to sites. Arrival of </w:t>
      </w:r>
      <w:proofErr w:type="spellStart"/>
      <w:r>
        <w:t>Rvs</w:t>
      </w:r>
      <w:proofErr w:type="spellEnd"/>
      <w:r>
        <w:t xml:space="preserve"> on membrane tubes then scaffolds the membrane tube and prevents membrane scission, in a manner that depends on recruitment of a critical number of </w:t>
      </w:r>
      <w:proofErr w:type="spellStart"/>
      <w:r>
        <w:t>Rvs</w:t>
      </w:r>
      <w:proofErr w:type="spellEnd"/>
      <w:r>
        <w:t xml:space="preserve"> molecules, till actin forces rupture the membrane, causing vesicle scission. </w:t>
      </w:r>
    </w:p>
    <w:p w14:paraId="5E6F9796" w14:textId="77777777" w:rsidR="00916EA9" w:rsidRDefault="00916EA9" w:rsidP="00142EEA">
      <w:pPr>
        <w:spacing w:line="360" w:lineRule="auto"/>
      </w:pPr>
    </w:p>
    <w:p w14:paraId="7A174C66" w14:textId="77777777" w:rsidR="00916EA9" w:rsidRDefault="00916EA9" w:rsidP="00142EEA">
      <w:pPr>
        <w:spacing w:line="360" w:lineRule="auto"/>
      </w:pPr>
      <w:r>
        <w:t>Here I discuss the main findings of this thesis in support of these propositions.</w:t>
      </w:r>
    </w:p>
    <w:p w14:paraId="6ADAEF5F" w14:textId="77777777" w:rsidR="00916EA9" w:rsidRDefault="00916EA9" w:rsidP="00142EEA">
      <w:pPr>
        <w:spacing w:line="360" w:lineRule="auto"/>
      </w:pPr>
    </w:p>
    <w:p w14:paraId="6C1DF556" w14:textId="77777777" w:rsidR="00916EA9" w:rsidRPr="00916EA9" w:rsidRDefault="00F74E43" w:rsidP="00142EEA">
      <w:pPr>
        <w:spacing w:line="360" w:lineRule="auto"/>
        <w:rPr>
          <w:b/>
          <w:sz w:val="28"/>
          <w:szCs w:val="28"/>
        </w:rPr>
      </w:pPr>
      <w:r>
        <w:rPr>
          <w:b/>
          <w:sz w:val="28"/>
          <w:szCs w:val="28"/>
        </w:rPr>
        <w:t>4</w:t>
      </w:r>
      <w:r w:rsidR="00916EA9">
        <w:rPr>
          <w:b/>
          <w:sz w:val="28"/>
          <w:szCs w:val="28"/>
        </w:rPr>
        <w:t xml:space="preserve">.1 </w:t>
      </w:r>
      <w:r w:rsidR="00916EA9" w:rsidRPr="00916EA9">
        <w:rPr>
          <w:b/>
          <w:sz w:val="28"/>
          <w:szCs w:val="28"/>
        </w:rPr>
        <w:t xml:space="preserve">Recruitment of </w:t>
      </w:r>
      <w:proofErr w:type="spellStart"/>
      <w:r w:rsidR="00916EA9" w:rsidRPr="00916EA9">
        <w:rPr>
          <w:b/>
          <w:sz w:val="28"/>
          <w:szCs w:val="28"/>
        </w:rPr>
        <w:t>Rvs</w:t>
      </w:r>
      <w:proofErr w:type="spellEnd"/>
      <w:r w:rsidR="00916EA9" w:rsidRPr="00916EA9">
        <w:rPr>
          <w:b/>
          <w:sz w:val="28"/>
          <w:szCs w:val="28"/>
        </w:rPr>
        <w:t xml:space="preserve"> to endocytic sites</w:t>
      </w:r>
    </w:p>
    <w:p w14:paraId="5459DEC0" w14:textId="562F2ACF" w:rsidR="00916EA9" w:rsidRDefault="00916EA9" w:rsidP="00142EEA">
      <w:pPr>
        <w:spacing w:line="360" w:lineRule="auto"/>
      </w:pPr>
      <w:proofErr w:type="spellStart"/>
      <w:r>
        <w:t>Rvs</w:t>
      </w:r>
      <w:proofErr w:type="spellEnd"/>
      <w:r>
        <w:t xml:space="preserve"> is relatively short-lived protein at endocytic sites, recruited in the last stage, to membrane tubes</w:t>
      </w:r>
      <w:r w:rsidR="00392D54">
        <w:fldChar w:fldCharType="begin" w:fldLock="1"/>
      </w:r>
      <w:r w:rsidR="00B756E3">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756E3">
        <w:rPr>
          <w:rFonts w:ascii="MS Mincho" w:eastAsia="MS Mincho" w:hAnsi="MS Mincho" w:cs="MS Mincho"/>
        </w:rPr>
        <w:instrText>∼</w:instrText>
      </w:r>
      <w:r w:rsidR="00B756E3">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lt;sup&gt;1–3&lt;/sup&gt;","plainTextFormattedCitation":"1–3","previouslyFormattedCitation":"&lt;sup&gt;1–3&lt;/sup&gt;"},"properties":{"noteIndex":0},"schema":"https://github.com/citation-style-language/schema/raw/master/csl-citation.json"}</w:instrText>
      </w:r>
      <w:r w:rsidR="00392D54">
        <w:fldChar w:fldCharType="separate"/>
      </w:r>
      <w:r w:rsidR="00392D54" w:rsidRPr="00392D54">
        <w:rPr>
          <w:noProof/>
          <w:vertAlign w:val="superscript"/>
        </w:rPr>
        <w:t>1–3</w:t>
      </w:r>
      <w:r w:rsidR="00392D54">
        <w:fldChar w:fldCharType="end"/>
      </w:r>
      <w:r>
        <w:t>: timing and position appear to be tightly regulated. FCS measurements have shown that the cytoplasmic content of Rvs167, as well as that of Rvs161 is quite high compared to other endocytic proteins</w:t>
      </w:r>
      <w:r w:rsidR="00392D54">
        <w:fldChar w:fldCharType="begin" w:fldLock="1"/>
      </w:r>
      <w:r w:rsidR="00B756E3">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lt;sup&gt;4&lt;/sup&gt;","plainTextFormattedCitation":"4","previouslyFormattedCitation":"&lt;sup&gt;4&lt;/sup&gt;"},"properties":{"noteIndex":0},"schema":"https://github.com/citation-style-language/schema/raw/master/csl-citation.json"}</w:instrText>
      </w:r>
      <w:r w:rsidR="00392D54">
        <w:fldChar w:fldCharType="separate"/>
      </w:r>
      <w:r w:rsidR="00392D54" w:rsidRPr="00392D54">
        <w:rPr>
          <w:noProof/>
          <w:vertAlign w:val="superscript"/>
        </w:rPr>
        <w:t>4</w:t>
      </w:r>
      <w:r w:rsidR="00392D54">
        <w:fldChar w:fldCharType="end"/>
      </w:r>
      <w:r>
        <w:t xml:space="preserve">: many early proteins, and several of the </w:t>
      </w:r>
      <w:r w:rsidR="00C914C9">
        <w:t xml:space="preserve">later </w:t>
      </w:r>
      <w:r>
        <w:t xml:space="preserve">WASP/ Myosin module like Las17, Vrp1, type1 </w:t>
      </w:r>
      <w:proofErr w:type="spellStart"/>
      <w:r>
        <w:t>myosins</w:t>
      </w:r>
      <w:proofErr w:type="spellEnd"/>
      <w:r>
        <w:t xml:space="preserve">, are measured at 80-240nM, while cytoplasmic intensity of 161 is 721nM, and 167 is measured at 354nM. In spite of this, relatively few numbers of </w:t>
      </w:r>
      <w:proofErr w:type="spellStart"/>
      <w:r>
        <w:t>Rvs</w:t>
      </w:r>
      <w:proofErr w:type="spellEnd"/>
      <w:r>
        <w:t xml:space="preserve"> are recruited to endocytic sites, suggesting that cytoplasmic concentration alone does not determine recruitment dynamics. Comparison between FCS measurements of cytoplasmic</w:t>
      </w:r>
      <w:r w:rsidR="00C914C9">
        <w:t xml:space="preserve"> concentration</w:t>
      </w:r>
      <w:r>
        <w:t xml:space="preserve"> for different endocytic proteins, and their recruitment to the </w:t>
      </w:r>
      <w:r w:rsidR="00C914C9">
        <w:t>endocytic sites</w:t>
      </w:r>
      <w:r>
        <w:t xml:space="preserve"> indicates low correlation between the two, perhaps unsurprisingly, requiring that other directed mechanisms recruit proteins in a timed and efficient manner. In the case of </w:t>
      </w:r>
      <w:proofErr w:type="spellStart"/>
      <w:r>
        <w:t>Rvs</w:t>
      </w:r>
      <w:proofErr w:type="spellEnd"/>
      <w:r>
        <w:t>, both timing and efficiency appear cru</w:t>
      </w:r>
      <w:r w:rsidR="00C914C9">
        <w:t>c</w:t>
      </w:r>
      <w:r>
        <w:t xml:space="preserve">ial to its function, the question is now what confers both.  </w:t>
      </w:r>
    </w:p>
    <w:p w14:paraId="16C344FE" w14:textId="77777777" w:rsidR="00916EA9" w:rsidRDefault="00916EA9" w:rsidP="00142EEA">
      <w:pPr>
        <w:spacing w:line="360" w:lineRule="auto"/>
      </w:pPr>
    </w:p>
    <w:p w14:paraId="0D257B68" w14:textId="2A03D3FE" w:rsidR="00E84D2F" w:rsidRPr="00916EA9" w:rsidRDefault="00E84D2F" w:rsidP="00142EEA">
      <w:pPr>
        <w:spacing w:line="360" w:lineRule="auto"/>
        <w:rPr>
          <w:b/>
        </w:rPr>
      </w:pPr>
      <w:r>
        <w:rPr>
          <w:b/>
        </w:rPr>
        <w:t>4.1.2.</w:t>
      </w:r>
      <w:r w:rsidR="008A5668">
        <w:rPr>
          <w:b/>
        </w:rPr>
        <w:t xml:space="preserve"> Timing of localization and efficiency of recruitment of</w:t>
      </w:r>
      <w:r w:rsidRPr="00916EA9">
        <w:rPr>
          <w:b/>
        </w:rPr>
        <w:t xml:space="preserve"> </w:t>
      </w:r>
      <w:proofErr w:type="spellStart"/>
      <w:r w:rsidRPr="00916EA9">
        <w:rPr>
          <w:b/>
        </w:rPr>
        <w:t>Rvs</w:t>
      </w:r>
      <w:proofErr w:type="spellEnd"/>
    </w:p>
    <w:p w14:paraId="71FBFED9" w14:textId="77777777" w:rsidR="00E84D2F" w:rsidRDefault="00E84D2F" w:rsidP="00142EEA">
      <w:pPr>
        <w:spacing w:line="360" w:lineRule="auto"/>
      </w:pPr>
    </w:p>
    <w:p w14:paraId="6B6CC244" w14:textId="1B02701C" w:rsidR="00E84D2F" w:rsidRDefault="00E84D2F" w:rsidP="00142EEA">
      <w:pPr>
        <w:spacing w:line="360" w:lineRule="auto"/>
        <w:rPr>
          <w:b/>
        </w:rPr>
      </w:pPr>
      <w:r>
        <w:rPr>
          <w:b/>
        </w:rPr>
        <w:lastRenderedPageBreak/>
        <w:t>4</w:t>
      </w:r>
      <w:r w:rsidRPr="00916EA9">
        <w:rPr>
          <w:b/>
        </w:rPr>
        <w:t>.1.</w:t>
      </w:r>
      <w:r>
        <w:rPr>
          <w:b/>
        </w:rPr>
        <w:t>2.1</w:t>
      </w:r>
      <w:r w:rsidRPr="00916EA9">
        <w:rPr>
          <w:b/>
        </w:rPr>
        <w:t xml:space="preserve"> The BAR</w:t>
      </w:r>
      <w:r w:rsidR="00031827">
        <w:rPr>
          <w:b/>
        </w:rPr>
        <w:t xml:space="preserve"> domain senses membrane curvature.</w:t>
      </w:r>
    </w:p>
    <w:p w14:paraId="0EC6DF00" w14:textId="2EA9E6B9" w:rsidR="00585579" w:rsidRPr="00585579" w:rsidRDefault="00585579" w:rsidP="00142EEA">
      <w:pPr>
        <w:spacing w:line="360" w:lineRule="auto"/>
      </w:pPr>
      <w:r w:rsidRPr="00585579">
        <w:t xml:space="preserve">CLEM has shown that when </w:t>
      </w:r>
      <w:proofErr w:type="spellStart"/>
      <w:r w:rsidRPr="00585579">
        <w:t>Rvs</w:t>
      </w:r>
      <w:proofErr w:type="spellEnd"/>
      <w:r w:rsidRPr="00585579">
        <w:t xml:space="preserve"> arrives at endocytic sites, the membrane is already tubular</w:t>
      </w:r>
      <w:r w:rsidRPr="00585579">
        <w:fldChar w:fldCharType="begin" w:fldLock="1"/>
      </w:r>
      <w:r w:rsidR="00D70CBA">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70CBA">
        <w:rPr>
          <w:rFonts w:ascii="MS Mincho" w:eastAsia="MS Mincho" w:hAnsi="MS Mincho" w:cs="MS Mincho"/>
        </w:rPr>
        <w:instrText>∼</w:instrText>
      </w:r>
      <w:r w:rsidR="00D70CBA">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2&lt;/sup&gt;","plainTextFormattedCitation":"2","previouslyFormattedCitation":"&lt;sup&gt;2&lt;/sup&gt;"},"properties":{"noteIndex":0},"schema":"https://github.com/citation-style-language/schema/raw/master/csl-citation.json"}</w:instrText>
      </w:r>
      <w:r w:rsidRPr="00585579">
        <w:fldChar w:fldCharType="separate"/>
      </w:r>
      <w:r w:rsidRPr="00585579">
        <w:rPr>
          <w:noProof/>
          <w:vertAlign w:val="superscript"/>
        </w:rPr>
        <w:t>2</w:t>
      </w:r>
      <w:r w:rsidRPr="00585579">
        <w:fldChar w:fldCharType="end"/>
      </w:r>
      <w:r w:rsidRPr="00585579">
        <w:t xml:space="preserve">. The curved structure of the BAR dimer has suggested that it is recruited by its preference for some membrane shapes over others. In the absence of membrane curvature, in sla2del cells, the </w:t>
      </w:r>
      <w:proofErr w:type="spellStart"/>
      <w:r w:rsidRPr="00585579">
        <w:t>Rvs</w:t>
      </w:r>
      <w:proofErr w:type="spellEnd"/>
      <w:r w:rsidRPr="00585579">
        <w:t xml:space="preserve"> BAR domain does not localize to cortical patches. This demonstrates for the first time that this BAR domain does indeed sense and requires membrane curvature to localize to cortical patches. Work on BAR domains propose that elect</w:t>
      </w:r>
      <w:r w:rsidR="00D74E09">
        <w:t>r</w:t>
      </w:r>
      <w:r w:rsidRPr="00585579">
        <w:t xml:space="preserve">ostatic interactions between positive charges at the concave surface and tips of the curved </w:t>
      </w:r>
      <w:r w:rsidR="00D74E09">
        <w:t xml:space="preserve">BAR domain </w:t>
      </w:r>
      <w:r w:rsidRPr="00585579">
        <w:t>structure and negative</w:t>
      </w:r>
      <w:r w:rsidR="009F4D7B">
        <w:t>ly charged</w:t>
      </w:r>
      <w:r w:rsidRPr="00585579">
        <w:t xml:space="preserve"> lipids mediate membrane binding. Mutations in these lipid-binding surfaces </w:t>
      </w:r>
      <w:r w:rsidR="003C218D">
        <w:t>would</w:t>
      </w:r>
      <w:r w:rsidRPr="00585579">
        <w:t xml:space="preserve"> clarify the interaction with underlying lipids, and test if </w:t>
      </w:r>
      <w:proofErr w:type="spellStart"/>
      <w:r w:rsidRPr="00585579">
        <w:t>Rvs</w:t>
      </w:r>
      <w:proofErr w:type="spellEnd"/>
      <w:r w:rsidRPr="00585579">
        <w:t xml:space="preserve"> relies on similar interactions.</w:t>
      </w:r>
    </w:p>
    <w:p w14:paraId="771138A8" w14:textId="77777777" w:rsidR="00581AAE" w:rsidRDefault="00581AAE" w:rsidP="00142EEA">
      <w:pPr>
        <w:spacing w:line="360" w:lineRule="auto"/>
      </w:pPr>
    </w:p>
    <w:p w14:paraId="0D0646B5" w14:textId="253862BC" w:rsidR="00E84D2F" w:rsidRPr="00916EA9" w:rsidRDefault="00E84D2F" w:rsidP="00142EEA">
      <w:pPr>
        <w:spacing w:line="360" w:lineRule="auto"/>
        <w:rPr>
          <w:b/>
        </w:rPr>
      </w:pPr>
      <w:r>
        <w:rPr>
          <w:b/>
        </w:rPr>
        <w:t>4</w:t>
      </w:r>
      <w:r w:rsidRPr="00916EA9">
        <w:rPr>
          <w:b/>
        </w:rPr>
        <w:t>.1.</w:t>
      </w:r>
      <w:r>
        <w:rPr>
          <w:b/>
        </w:rPr>
        <w:t>2.2</w:t>
      </w:r>
      <w:r w:rsidRPr="00916EA9">
        <w:rPr>
          <w:b/>
        </w:rPr>
        <w:t xml:space="preserve"> </w:t>
      </w:r>
      <w:r w:rsidR="00E70A6C">
        <w:rPr>
          <w:b/>
        </w:rPr>
        <w:t xml:space="preserve">BAR domain times recruitment of </w:t>
      </w:r>
      <w:proofErr w:type="spellStart"/>
      <w:r w:rsidR="00E70A6C">
        <w:rPr>
          <w:b/>
        </w:rPr>
        <w:t>Rvs</w:t>
      </w:r>
      <w:proofErr w:type="spellEnd"/>
      <w:r w:rsidR="00B1771B">
        <w:rPr>
          <w:b/>
        </w:rPr>
        <w:t xml:space="preserve"> </w:t>
      </w:r>
    </w:p>
    <w:p w14:paraId="6CE2D6C4" w14:textId="6FC15DC7" w:rsidR="00217352" w:rsidRDefault="003C1677" w:rsidP="00142EEA">
      <w:pPr>
        <w:spacing w:line="360" w:lineRule="auto"/>
      </w:pPr>
      <w:r>
        <w:t>Without th</w:t>
      </w:r>
      <w:r w:rsidR="00957CA7">
        <w:t xml:space="preserve">e SH3 domain, that is in BAR cells, Rvs167 is able to localize to endocytic sites, </w:t>
      </w:r>
      <w:r w:rsidR="00894F87">
        <w:t xml:space="preserve">and has a similar lifetime. </w:t>
      </w:r>
      <w:r w:rsidR="00247AB3">
        <w:t>In Fig3.4</w:t>
      </w:r>
      <w:r w:rsidR="006C658F">
        <w:t xml:space="preserve"> A</w:t>
      </w:r>
      <w:r w:rsidR="00895197">
        <w:t>-</w:t>
      </w:r>
      <w:r w:rsidR="006C658F">
        <w:t>B</w:t>
      </w:r>
      <w:r w:rsidR="00247AB3">
        <w:t>,</w:t>
      </w:r>
      <w:r w:rsidR="00894F87">
        <w:t xml:space="preserve"> Abp1 and Rvs167 in WT and BAR cells are aligned in time to the peak of the respective Abp1 fluorescent intensities</w:t>
      </w:r>
      <w:r w:rsidR="00247AB3">
        <w:t xml:space="preserve">. </w:t>
      </w:r>
      <w:r w:rsidR="00A42F57">
        <w:t>W</w:t>
      </w:r>
      <w:r w:rsidR="005166C7">
        <w:t xml:space="preserve">hile WT </w:t>
      </w:r>
      <w:proofErr w:type="spellStart"/>
      <w:r w:rsidR="005166C7">
        <w:t>Rvs</w:t>
      </w:r>
      <w:proofErr w:type="spellEnd"/>
      <w:r w:rsidR="005166C7">
        <w:t xml:space="preserve"> arrives about 4 seconds after the arrival of Abp1, </w:t>
      </w:r>
      <w:proofErr w:type="spellStart"/>
      <w:r w:rsidR="005166C7">
        <w:t>Rvs</w:t>
      </w:r>
      <w:proofErr w:type="spellEnd"/>
      <w:r w:rsidR="005166C7">
        <w:t xml:space="preserve"> in BAR cells arrives only 6 seconds after Abp1 arrives. T</w:t>
      </w:r>
      <w:r w:rsidR="00087F69">
        <w:t>here is a time delay between Abp1 and Rvs167 recruitment in BAR cells, confirmed by the TIRF measurement</w:t>
      </w:r>
      <w:r w:rsidR="006C658F">
        <w:t xml:space="preserve"> in 3.4D</w:t>
      </w:r>
      <w:r w:rsidR="00087F69">
        <w:t xml:space="preserve">. </w:t>
      </w:r>
    </w:p>
    <w:p w14:paraId="60E2BC91" w14:textId="77777777" w:rsidR="00A42F57" w:rsidRDefault="00A42F57" w:rsidP="00142EEA">
      <w:pPr>
        <w:spacing w:line="360" w:lineRule="auto"/>
      </w:pPr>
    </w:p>
    <w:p w14:paraId="54F59A86" w14:textId="780DF50A" w:rsidR="00217352" w:rsidRDefault="00217352" w:rsidP="00142EEA">
      <w:pPr>
        <w:spacing w:line="360" w:lineRule="auto"/>
      </w:pPr>
      <w:r>
        <w:t>This delay could occur</w:t>
      </w:r>
      <w:r w:rsidR="000C7C77">
        <w:t xml:space="preserve"> either because the membrane has not acquired the required membrane structure, or because enough forces have not been generated by the reduced Abp1 recruitment. </w:t>
      </w:r>
      <w:r w:rsidR="00624E9F">
        <w:t xml:space="preserve">That this delay is </w:t>
      </w:r>
      <w:r w:rsidR="004F3B86">
        <w:t>from the lack of tubular structure</w:t>
      </w:r>
      <w:r w:rsidR="006B145F">
        <w:t xml:space="preserve"> is supported by the fact that Sla1 moves inwards at a slower rate in BAR cells</w:t>
      </w:r>
      <w:r w:rsidR="004F3B86">
        <w:t xml:space="preserve">, which would mean that it takes longer for the membrane to reach the same dimensions as the WT. Also in support of this, BAR arrives at Sla1 at </w:t>
      </w:r>
      <w:r w:rsidR="00E70A6C">
        <w:t xml:space="preserve">when it has moved inwards 25-35nm, which is also the Sla1 distance moved when WT </w:t>
      </w:r>
      <w:proofErr w:type="spellStart"/>
      <w:r w:rsidR="00E70A6C">
        <w:t>Rvs</w:t>
      </w:r>
      <w:proofErr w:type="spellEnd"/>
      <w:r w:rsidR="00E70A6C">
        <w:t xml:space="preserve"> arrives. To be noted is that Sla1 is not directly at the plasma membrane, and the centroid of Sla1 sits about 20nm higher on the flat plasma membrane than Sla2</w:t>
      </w:r>
      <w:r w:rsidR="00D70CBA">
        <w:fldChar w:fldCharType="begin" w:fldLock="1"/>
      </w:r>
      <w:r w:rsidR="002975DF">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1&lt;/sup&gt;","plainTextFormattedCitation":"1","previouslyFormattedCitation":"&lt;sup&gt;1&lt;/sup&gt;"},"properties":{"noteIndex":0},"schema":"https://github.com/citation-style-language/schema/raw/master/csl-citation.json"}</w:instrText>
      </w:r>
      <w:r w:rsidR="00D70CBA">
        <w:fldChar w:fldCharType="separate"/>
      </w:r>
      <w:r w:rsidR="00D70CBA" w:rsidRPr="00D70CBA">
        <w:rPr>
          <w:noProof/>
          <w:vertAlign w:val="superscript"/>
        </w:rPr>
        <w:t>1</w:t>
      </w:r>
      <w:r w:rsidR="00D70CBA">
        <w:fldChar w:fldCharType="end"/>
      </w:r>
      <w:r w:rsidR="00E70A6C">
        <w:t>. Therefore, a 25-35</w:t>
      </w:r>
      <w:r w:rsidR="000B450F">
        <w:t>nm</w:t>
      </w:r>
      <w:r w:rsidR="00E70A6C">
        <w:t xml:space="preserve"> distance of</w:t>
      </w:r>
      <w:r w:rsidR="000B450F">
        <w:t xml:space="preserve"> Sla1 would correspond to 45-55</w:t>
      </w:r>
      <w:r w:rsidR="00E70A6C">
        <w:t xml:space="preserve">nm of membrane invagination, by which point the membrane is already </w:t>
      </w:r>
      <w:r w:rsidR="00A42F57">
        <w:t>tubular</w:t>
      </w:r>
      <w:r w:rsidR="002975DF">
        <w:fldChar w:fldCharType="begin" w:fldLock="1"/>
      </w:r>
      <w:r w:rsidR="00A1011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A1011D">
        <w:rPr>
          <w:rFonts w:ascii="MS Mincho" w:eastAsia="MS Mincho" w:hAnsi="MS Mincho" w:cs="MS Mincho"/>
        </w:rPr>
        <w:instrText>∼</w:instrText>
      </w:r>
      <w:r w:rsidR="00A1011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lt;sup&gt;1,2&lt;/sup&gt;","plainTextFormattedCitation":"1,2","previouslyFormattedCitation":"&lt;sup&gt;1,2&lt;/sup&gt;"},"properties":{"noteIndex":0},"schema":"https://github.com/citation-style-language/schema/raw/master/csl-citation.json"}</w:instrText>
      </w:r>
      <w:r w:rsidR="002975DF">
        <w:fldChar w:fldCharType="separate"/>
      </w:r>
      <w:r w:rsidR="002975DF" w:rsidRPr="002975DF">
        <w:rPr>
          <w:noProof/>
          <w:vertAlign w:val="superscript"/>
        </w:rPr>
        <w:t>1,2</w:t>
      </w:r>
      <w:r w:rsidR="002975DF">
        <w:fldChar w:fldCharType="end"/>
      </w:r>
      <w:r w:rsidR="00E70A6C">
        <w:t xml:space="preserve">, consistent with </w:t>
      </w:r>
      <w:proofErr w:type="spellStart"/>
      <w:r w:rsidR="00E70A6C">
        <w:t>Rvs</w:t>
      </w:r>
      <w:proofErr w:type="spellEnd"/>
      <w:r w:rsidR="00E70A6C">
        <w:t xml:space="preserve"> arrival at </w:t>
      </w:r>
      <w:proofErr w:type="spellStart"/>
      <w:r w:rsidR="00E70A6C">
        <w:t>invaginated</w:t>
      </w:r>
      <w:proofErr w:type="spellEnd"/>
      <w:r w:rsidR="00E70A6C">
        <w:t xml:space="preserve"> tubes. This suggests </w:t>
      </w:r>
      <w:proofErr w:type="spellStart"/>
      <w:r w:rsidR="00E70A6C">
        <w:t>Rvs</w:t>
      </w:r>
      <w:proofErr w:type="spellEnd"/>
      <w:r w:rsidR="00E70A6C">
        <w:t xml:space="preserve"> recruitment </w:t>
      </w:r>
      <w:r w:rsidR="00D52500">
        <w:t xml:space="preserve">is timed </w:t>
      </w:r>
      <w:r w:rsidR="00E70A6C">
        <w:t xml:space="preserve">to particular membrane invagination length, and that this timing is provided by the BAR domain. </w:t>
      </w:r>
    </w:p>
    <w:p w14:paraId="4451CC0A" w14:textId="77777777" w:rsidR="00A42F57" w:rsidRDefault="00A42F57" w:rsidP="00142EEA">
      <w:pPr>
        <w:spacing w:line="360" w:lineRule="auto"/>
      </w:pPr>
    </w:p>
    <w:p w14:paraId="110D7A45" w14:textId="7C61B116" w:rsidR="00A42F57" w:rsidRPr="00580B7D" w:rsidRDefault="00A42F57" w:rsidP="00142EEA">
      <w:pPr>
        <w:spacing w:line="360" w:lineRule="auto"/>
        <w:rPr>
          <w:b/>
        </w:rPr>
      </w:pPr>
      <w:r>
        <w:rPr>
          <w:b/>
        </w:rPr>
        <w:t>4</w:t>
      </w:r>
      <w:r w:rsidRPr="00916EA9">
        <w:rPr>
          <w:b/>
        </w:rPr>
        <w:t>.1.</w:t>
      </w:r>
      <w:r>
        <w:rPr>
          <w:b/>
        </w:rPr>
        <w:t>2.</w:t>
      </w:r>
      <w:r>
        <w:rPr>
          <w:b/>
        </w:rPr>
        <w:t>3</w:t>
      </w:r>
      <w:r w:rsidRPr="00916EA9">
        <w:rPr>
          <w:b/>
        </w:rPr>
        <w:t xml:space="preserve"> </w:t>
      </w:r>
      <w:r>
        <w:rPr>
          <w:b/>
        </w:rPr>
        <w:t>SH3</w:t>
      </w:r>
      <w:r>
        <w:rPr>
          <w:b/>
        </w:rPr>
        <w:t xml:space="preserve"> domain times </w:t>
      </w:r>
      <w:r>
        <w:rPr>
          <w:b/>
        </w:rPr>
        <w:t>affects actin dynamics</w:t>
      </w:r>
      <w:r>
        <w:rPr>
          <w:b/>
        </w:rPr>
        <w:t xml:space="preserve"> </w:t>
      </w:r>
    </w:p>
    <w:p w14:paraId="54D54A61" w14:textId="3052D55F" w:rsidR="008A1DE7" w:rsidRDefault="00502A16" w:rsidP="00142EEA">
      <w:pPr>
        <w:spacing w:line="360" w:lineRule="auto"/>
      </w:pPr>
      <w:r>
        <w:t>In</w:t>
      </w:r>
      <w:r w:rsidR="00A42F57">
        <w:t xml:space="preserve"> WT cells, the Abp1 and Rvs167 fluorescent intensity </w:t>
      </w:r>
      <w:r>
        <w:t>reach maxima at the same time,</w:t>
      </w:r>
      <w:r w:rsidR="00A42F57">
        <w:t xml:space="preserve"> and </w:t>
      </w:r>
      <w:r>
        <w:t xml:space="preserve">the </w:t>
      </w:r>
      <w:r w:rsidR="00A42F57">
        <w:t xml:space="preserve">consequent decay </w:t>
      </w:r>
      <w:r>
        <w:t xml:space="preserve">of both </w:t>
      </w:r>
      <w:r w:rsidR="00A42F57">
        <w:t>coincide</w:t>
      </w:r>
      <w:r>
        <w:t xml:space="preserve">. </w:t>
      </w:r>
      <w:r w:rsidR="0087419E">
        <w:t xml:space="preserve">Both </w:t>
      </w:r>
      <w:r>
        <w:t>d</w:t>
      </w:r>
      <w:r w:rsidR="0087419E">
        <w:t>ecay</w:t>
      </w:r>
      <w:r>
        <w:t xml:space="preserve"> indicate</w:t>
      </w:r>
      <w:r>
        <w:t>s</w:t>
      </w:r>
      <w:r>
        <w:t xml:space="preserve"> the disassembly of the </w:t>
      </w:r>
      <w:proofErr w:type="spellStart"/>
      <w:r>
        <w:t>actin</w:t>
      </w:r>
      <w:proofErr w:type="spellEnd"/>
      <w:r>
        <w:t xml:space="preserve"> network</w:t>
      </w:r>
      <w:r w:rsidR="0087419E">
        <w:t xml:space="preserve"> and </w:t>
      </w:r>
      <w:proofErr w:type="spellStart"/>
      <w:r w:rsidR="0087419E">
        <w:t>Rvs</w:t>
      </w:r>
      <w:proofErr w:type="spellEnd"/>
      <w:r w:rsidR="0087419E">
        <w:t xml:space="preserve"> scaffold upon membrane </w:t>
      </w:r>
      <w:proofErr w:type="spellStart"/>
      <w:r w:rsidR="0087419E">
        <w:t>scssion</w:t>
      </w:r>
      <w:proofErr w:type="spellEnd"/>
      <w:r>
        <w:t>. Membrane scission essentially occurs at the intensity peak of the two proteins. This coincident peak is lost in BAR cells</w:t>
      </w:r>
      <w:r w:rsidR="00A42F57">
        <w:t xml:space="preserve">. </w:t>
      </w:r>
      <w:proofErr w:type="spellStart"/>
      <w:r w:rsidR="00A42F57">
        <w:t>Rvs</w:t>
      </w:r>
      <w:proofErr w:type="spellEnd"/>
      <w:r w:rsidR="00A42F57">
        <w:t xml:space="preserve"> in these cells peaks several seconds after</w:t>
      </w:r>
      <w:r>
        <w:t xml:space="preserve"> Abp1 intensity starts to drop, and the decay of Abp1 is </w:t>
      </w:r>
      <w:r w:rsidR="00BE3563">
        <w:t>prolonged</w:t>
      </w:r>
      <w:r>
        <w:t xml:space="preserve">, </w:t>
      </w:r>
      <w:r w:rsidR="00475772">
        <w:t>to take nearly double the time</w:t>
      </w:r>
      <w:r w:rsidR="009F5D6D">
        <w:t>. As we see in Fig.3.4</w:t>
      </w:r>
      <w:r w:rsidR="00D94C0B">
        <w:t>C</w:t>
      </w:r>
      <w:r w:rsidR="009F5D6D">
        <w:t xml:space="preserve">, the number of Abp1 </w:t>
      </w:r>
      <w:r w:rsidR="00FC6F6A">
        <w:t xml:space="preserve">molecules </w:t>
      </w:r>
      <w:r w:rsidR="009F5D6D">
        <w:t xml:space="preserve">recruited is also decreased to about two thirds the WT number. Although it is not clear what the decoupling of Abp1 and </w:t>
      </w:r>
      <w:proofErr w:type="spellStart"/>
      <w:r w:rsidR="009F5D6D">
        <w:t>Rvs</w:t>
      </w:r>
      <w:proofErr w:type="spellEnd"/>
      <w:r w:rsidR="009F5D6D">
        <w:t xml:space="preserve"> peaks mean, the changes in Abp1 dynamics suggests a strong disruption of the </w:t>
      </w:r>
      <w:proofErr w:type="spellStart"/>
      <w:r w:rsidR="009F5D6D">
        <w:t>actin</w:t>
      </w:r>
      <w:proofErr w:type="spellEnd"/>
      <w:r w:rsidR="009F5D6D">
        <w:t xml:space="preserve"> network. </w:t>
      </w:r>
      <w:r w:rsidR="003B2D10">
        <w:t xml:space="preserve">As SH3 domains are </w:t>
      </w:r>
      <w:r w:rsidR="00C425C5">
        <w:t xml:space="preserve">known </w:t>
      </w:r>
      <w:r w:rsidR="003B2D10">
        <w:t xml:space="preserve">actin regulators, this is effect is not very surprising, but study of other components of the </w:t>
      </w:r>
      <w:proofErr w:type="spellStart"/>
      <w:r w:rsidR="003B2D10">
        <w:t>actin</w:t>
      </w:r>
      <w:proofErr w:type="spellEnd"/>
      <w:r w:rsidR="003B2D10">
        <w:t xml:space="preserve"> network </w:t>
      </w:r>
      <w:r w:rsidR="00FE6D82">
        <w:t>is</w:t>
      </w:r>
      <w:r w:rsidR="003B2D10">
        <w:t xml:space="preserve"> required to understand how exactly this has changed the endocytic machinery.  </w:t>
      </w:r>
    </w:p>
    <w:p w14:paraId="547F21D0" w14:textId="77777777" w:rsidR="009F5D6D" w:rsidRDefault="009F5D6D" w:rsidP="00142EEA">
      <w:pPr>
        <w:spacing w:line="360" w:lineRule="auto"/>
      </w:pPr>
    </w:p>
    <w:p w14:paraId="5B838CFE" w14:textId="77777777" w:rsidR="00921ACD" w:rsidRPr="00916EA9" w:rsidRDefault="00921ACD" w:rsidP="00921ACD">
      <w:pPr>
        <w:spacing w:line="360" w:lineRule="auto"/>
        <w:rPr>
          <w:b/>
        </w:rPr>
      </w:pPr>
      <w:proofErr w:type="gramStart"/>
      <w:r>
        <w:rPr>
          <w:b/>
        </w:rPr>
        <w:t>4</w:t>
      </w:r>
      <w:r w:rsidRPr="00916EA9">
        <w:rPr>
          <w:b/>
        </w:rPr>
        <w:t>.1.1</w:t>
      </w:r>
      <w:r>
        <w:rPr>
          <w:b/>
        </w:rPr>
        <w:t xml:space="preserve">.2 </w:t>
      </w:r>
      <w:r w:rsidRPr="00916EA9">
        <w:rPr>
          <w:b/>
        </w:rPr>
        <w:t xml:space="preserve"> The</w:t>
      </w:r>
      <w:proofErr w:type="gramEnd"/>
      <w:r w:rsidRPr="00916EA9">
        <w:rPr>
          <w:b/>
        </w:rPr>
        <w:t xml:space="preserve"> SH3 domain m</w:t>
      </w:r>
      <w:r>
        <w:rPr>
          <w:b/>
        </w:rPr>
        <w:t xml:space="preserve">akes </w:t>
      </w:r>
      <w:proofErr w:type="spellStart"/>
      <w:r>
        <w:rPr>
          <w:b/>
        </w:rPr>
        <w:t>Rvs</w:t>
      </w:r>
      <w:proofErr w:type="spellEnd"/>
      <w:r>
        <w:rPr>
          <w:b/>
        </w:rPr>
        <w:t xml:space="preserve"> recruitment</w:t>
      </w:r>
      <w:r w:rsidRPr="00916EA9">
        <w:rPr>
          <w:b/>
        </w:rPr>
        <w:t xml:space="preserve"> efficient</w:t>
      </w:r>
    </w:p>
    <w:p w14:paraId="60C4CDC1" w14:textId="116CDF67" w:rsidR="00921ACD" w:rsidRDefault="00921ACD" w:rsidP="00921ACD">
      <w:pPr>
        <w:spacing w:line="360" w:lineRule="auto"/>
      </w:pPr>
      <w:r>
        <w:t xml:space="preserve">Cellular expression alone does not determine how much </w:t>
      </w:r>
      <w:proofErr w:type="spellStart"/>
      <w:r>
        <w:t>Rvs</w:t>
      </w:r>
      <w:proofErr w:type="spellEnd"/>
      <w:r>
        <w:t xml:space="preserve"> gets recruited: as has been shown in </w:t>
      </w:r>
      <w:r w:rsidR="00895197">
        <w:t>Fig.3.4C</w:t>
      </w:r>
      <w:r>
        <w:t xml:space="preserve">, </w:t>
      </w:r>
      <w:proofErr w:type="spellStart"/>
      <w:r>
        <w:t>Rvs</w:t>
      </w:r>
      <w:proofErr w:type="spellEnd"/>
      <w:r>
        <w:t xml:space="preserve"> in BAR cells accumulates to about half its wild-type number, even though the same cytosolic concentration is measured (see methods). This indicates that the SH3 domain increases the efficiency of recruitment of </w:t>
      </w:r>
      <w:proofErr w:type="spellStart"/>
      <w:r>
        <w:t>Rvs</w:t>
      </w:r>
      <w:proofErr w:type="spellEnd"/>
      <w:r>
        <w:t xml:space="preserve"> to </w:t>
      </w:r>
      <w:proofErr w:type="spellStart"/>
      <w:r>
        <w:t>invaginated</w:t>
      </w:r>
      <w:proofErr w:type="spellEnd"/>
      <w:r>
        <w:t xml:space="preserve"> tubes. </w:t>
      </w:r>
      <w:r w:rsidR="00A1011D">
        <w:t xml:space="preserve">Likely this is via interactions with its so-far-unknown binding partner. As the membrane tube presents a relatively small interaction surface (compared to that covered the </w:t>
      </w:r>
      <w:proofErr w:type="spellStart"/>
      <w:r w:rsidR="00A1011D">
        <w:t>actin</w:t>
      </w:r>
      <w:proofErr w:type="spellEnd"/>
      <w:r w:rsidR="00A1011D">
        <w:t xml:space="preserve"> network, measured in </w:t>
      </w:r>
      <w:proofErr w:type="spellStart"/>
      <w:r w:rsidR="00A1011D">
        <w:t>Kukulski</w:t>
      </w:r>
      <w:proofErr w:type="spellEnd"/>
      <w:r w:rsidR="00A1011D">
        <w:t xml:space="preserve"> et al</w:t>
      </w:r>
      <w:r w:rsidR="00A1011D">
        <w:fldChar w:fldCharType="begin" w:fldLock="1"/>
      </w:r>
      <w:r w:rsidR="005A0E55">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A0E55">
        <w:rPr>
          <w:rFonts w:ascii="MS Mincho" w:eastAsia="MS Mincho" w:hAnsi="MS Mincho" w:cs="MS Mincho"/>
        </w:rPr>
        <w:instrText>∼</w:instrText>
      </w:r>
      <w:r w:rsidR="005A0E55">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2&lt;/sup&gt;","plainTextFormattedCitation":"2","previouslyFormattedCitation":"&lt;sup&gt;2&lt;/sup&gt;"},"properties":{"noteIndex":0},"schema":"https://github.com/citation-style-language/schema/raw/master/csl-citation.json"}</w:instrText>
      </w:r>
      <w:r w:rsidR="00A1011D">
        <w:fldChar w:fldCharType="separate"/>
      </w:r>
      <w:r w:rsidR="00A1011D" w:rsidRPr="00A1011D">
        <w:rPr>
          <w:noProof/>
          <w:vertAlign w:val="superscript"/>
        </w:rPr>
        <w:t>2</w:t>
      </w:r>
      <w:r w:rsidR="00A1011D">
        <w:fldChar w:fldCharType="end"/>
      </w:r>
      <w:r w:rsidR="00A1011D">
        <w:t xml:space="preserve">., as the ribosome exclusion zone), it would be more efficient to first </w:t>
      </w:r>
      <w:proofErr w:type="spellStart"/>
      <w:r w:rsidR="00A1011D">
        <w:t>recruite</w:t>
      </w:r>
      <w:proofErr w:type="spellEnd"/>
      <w:r w:rsidR="00A1011D">
        <w:t xml:space="preserve"> </w:t>
      </w:r>
      <w:proofErr w:type="spellStart"/>
      <w:r w:rsidR="00A1011D">
        <w:t>Rvs</w:t>
      </w:r>
      <w:proofErr w:type="spellEnd"/>
      <w:r w:rsidR="00A1011D">
        <w:t xml:space="preserve"> via and SH3 domain interaction, that would cluster </w:t>
      </w:r>
      <w:proofErr w:type="spellStart"/>
      <w:r w:rsidR="00A1011D">
        <w:t>Rvs</w:t>
      </w:r>
      <w:proofErr w:type="spellEnd"/>
      <w:r w:rsidR="00A1011D">
        <w:t xml:space="preserve"> near the membrane tube, and this would then increase the likelihood of </w:t>
      </w:r>
      <w:r w:rsidR="00604573">
        <w:t xml:space="preserve">membrane binding via the BAR domain. </w:t>
      </w:r>
      <w:r w:rsidR="00A1011D">
        <w:t xml:space="preserve"> </w:t>
      </w:r>
    </w:p>
    <w:p w14:paraId="79164B03" w14:textId="77777777" w:rsidR="00921ACD" w:rsidRDefault="00921ACD" w:rsidP="00921ACD">
      <w:pPr>
        <w:spacing w:line="360" w:lineRule="auto"/>
      </w:pPr>
    </w:p>
    <w:p w14:paraId="6A1B2AF0" w14:textId="76AAF4D2" w:rsidR="007515AD" w:rsidRDefault="00921ACD" w:rsidP="00921ACD">
      <w:pPr>
        <w:spacing w:line="360" w:lineRule="auto"/>
        <w:rPr>
          <w:b/>
        </w:rPr>
      </w:pPr>
      <w:proofErr w:type="gramStart"/>
      <w:r>
        <w:rPr>
          <w:b/>
        </w:rPr>
        <w:t>4</w:t>
      </w:r>
      <w:r w:rsidRPr="00916EA9">
        <w:rPr>
          <w:b/>
        </w:rPr>
        <w:t>.1.1</w:t>
      </w:r>
      <w:r>
        <w:rPr>
          <w:b/>
        </w:rPr>
        <w:t xml:space="preserve">.3 </w:t>
      </w:r>
      <w:r w:rsidRPr="00916EA9">
        <w:rPr>
          <w:b/>
        </w:rPr>
        <w:t xml:space="preserve"> The</w:t>
      </w:r>
      <w:proofErr w:type="gramEnd"/>
      <w:r w:rsidRPr="00916EA9">
        <w:rPr>
          <w:b/>
        </w:rPr>
        <w:t xml:space="preserve"> SH3 domain </w:t>
      </w:r>
      <w:r>
        <w:rPr>
          <w:b/>
        </w:rPr>
        <w:t xml:space="preserve">can assemble and disassemble </w:t>
      </w:r>
      <w:proofErr w:type="spellStart"/>
      <w:r>
        <w:rPr>
          <w:b/>
        </w:rPr>
        <w:t>Rvs</w:t>
      </w:r>
      <w:proofErr w:type="spellEnd"/>
      <w:r>
        <w:rPr>
          <w:b/>
        </w:rPr>
        <w:t xml:space="preserve"> molecules</w:t>
      </w:r>
      <w:r w:rsidR="00944A6D">
        <w:rPr>
          <w:b/>
        </w:rPr>
        <w:t xml:space="preserve"> independent of the BAR domain</w:t>
      </w:r>
      <w:r w:rsidR="007515AD">
        <w:rPr>
          <w:b/>
        </w:rPr>
        <w:t xml:space="preserve"> and actin interactions</w:t>
      </w:r>
    </w:p>
    <w:p w14:paraId="6F117A9C" w14:textId="02B32103" w:rsidR="007515AD" w:rsidRDefault="00895197" w:rsidP="007515AD">
      <w:pPr>
        <w:spacing w:line="360" w:lineRule="auto"/>
      </w:pPr>
      <w:r>
        <w:t>In the absence of membrane curvature in sla2del cells</w:t>
      </w:r>
      <w:r w:rsidR="00F308EA">
        <w:t>, f</w:t>
      </w:r>
      <w:r w:rsidR="007515AD">
        <w:t xml:space="preserve">ull-length </w:t>
      </w:r>
      <w:proofErr w:type="spellStart"/>
      <w:r w:rsidR="007515AD">
        <w:t>Rvs</w:t>
      </w:r>
      <w:proofErr w:type="spellEnd"/>
      <w:r w:rsidR="007515AD">
        <w:t xml:space="preserve"> is able to localize to cortical patches without the </w:t>
      </w:r>
      <w:r>
        <w:t>curvature</w:t>
      </w:r>
      <w:r w:rsidR="007515AD">
        <w:t>-dependent interaction of the BAR domain (Fig</w:t>
      </w:r>
      <w:r>
        <w:t>3.3D-F</w:t>
      </w:r>
      <w:r w:rsidR="00B20D3F">
        <w:t xml:space="preserve">). </w:t>
      </w:r>
      <w:r w:rsidR="00B20D3F">
        <w:t xml:space="preserve">The independent ability of the SH3 domain to localize and disassemble protein is unexpected. </w:t>
      </w:r>
      <w:r w:rsidR="007515AD">
        <w:t xml:space="preserve">This indicates that the SH3 domain is able to mediate recruitment of a cluster of </w:t>
      </w:r>
      <w:proofErr w:type="spellStart"/>
      <w:r w:rsidR="007515AD">
        <w:t>Rvs</w:t>
      </w:r>
      <w:proofErr w:type="spellEnd"/>
      <w:r w:rsidR="007515AD">
        <w:t xml:space="preserve"> molecules, and then disassemble this cluster</w:t>
      </w:r>
      <w:r w:rsidR="00B20D3F">
        <w:t xml:space="preserve">. </w:t>
      </w:r>
    </w:p>
    <w:p w14:paraId="2F4B192C" w14:textId="77777777" w:rsidR="007515AD" w:rsidRPr="00385714" w:rsidRDefault="007515AD" w:rsidP="00921ACD">
      <w:pPr>
        <w:spacing w:line="360" w:lineRule="auto"/>
        <w:rPr>
          <w:b/>
        </w:rPr>
      </w:pPr>
    </w:p>
    <w:p w14:paraId="401AB44C" w14:textId="1F9A6ED0" w:rsidR="00921ACD" w:rsidRDefault="00836867" w:rsidP="00142EEA">
      <w:pPr>
        <w:spacing w:line="360" w:lineRule="auto"/>
      </w:pPr>
      <w:r>
        <w:t>In</w:t>
      </w:r>
      <w:r w:rsidR="007515AD">
        <w:t xml:space="preserve"> sla2del cells treated with </w:t>
      </w:r>
      <w:proofErr w:type="spellStart"/>
      <w:r w:rsidR="007515AD">
        <w:t>Lat</w:t>
      </w:r>
      <w:proofErr w:type="spellEnd"/>
      <w:r w:rsidR="00FA0627">
        <w:t xml:space="preserve"> (Fig.3.3G-H)</w:t>
      </w:r>
      <w:r>
        <w:t xml:space="preserve">, actin-based membrane curvature, as well as </w:t>
      </w:r>
      <w:r w:rsidR="00955126">
        <w:t xml:space="preserve">actin-binding proteins are removed from the plasma membrane. </w:t>
      </w:r>
      <w:r>
        <w:t>Full</w:t>
      </w:r>
      <w:r w:rsidR="00FD7176">
        <w:t xml:space="preserve">-length Rvs167-GFP </w:t>
      </w:r>
      <w:r>
        <w:t xml:space="preserve">in </w:t>
      </w:r>
      <w:r>
        <w:t xml:space="preserve">WT cells </w:t>
      </w:r>
      <w:r>
        <w:t xml:space="preserve">show </w:t>
      </w:r>
      <w:r w:rsidR="00FD7176">
        <w:t xml:space="preserve">transient localizations at the plasma membrane when treated with </w:t>
      </w:r>
      <w:proofErr w:type="spellStart"/>
      <w:r w:rsidR="00FD7176">
        <w:t>LatA</w:t>
      </w:r>
      <w:proofErr w:type="spellEnd"/>
      <w:r w:rsidR="00FD7176">
        <w:t xml:space="preserve"> </w:t>
      </w:r>
      <w:r w:rsidR="00FD7176">
        <w:t>(Fig.</w:t>
      </w:r>
      <w:r w:rsidR="00FD7176">
        <w:t>2</w:t>
      </w:r>
      <w:r w:rsidR="00FD7176">
        <w:t>A)</w:t>
      </w:r>
      <w:r w:rsidR="00FD7176">
        <w:t>.</w:t>
      </w:r>
      <w:r w:rsidR="00921ACD">
        <w:t xml:space="preserve"> </w:t>
      </w:r>
      <w:r w:rsidR="00FD7176">
        <w:t xml:space="preserve">In BAR cells with </w:t>
      </w:r>
      <w:proofErr w:type="spellStart"/>
      <w:r w:rsidR="00FD7176">
        <w:t>LatA</w:t>
      </w:r>
      <w:proofErr w:type="spellEnd"/>
      <w:r w:rsidR="00FD7176">
        <w:t xml:space="preserve"> treatment, this localization is lost, suggesting</w:t>
      </w:r>
      <w:r w:rsidR="00921ACD">
        <w:t xml:space="preserve"> that the former </w:t>
      </w:r>
      <w:r w:rsidR="004245F3">
        <w:t>localizations</w:t>
      </w:r>
      <w:r w:rsidR="00921ACD">
        <w:t xml:space="preserve"> are </w:t>
      </w:r>
      <w:r w:rsidR="00612A85">
        <w:t>dependent</w:t>
      </w:r>
      <w:r w:rsidR="00921ACD">
        <w:t xml:space="preserve"> an interaction mediated by the SH3 domain. </w:t>
      </w:r>
    </w:p>
    <w:p w14:paraId="791DF338" w14:textId="77777777" w:rsidR="00E84D2F" w:rsidRDefault="00E84D2F" w:rsidP="00142EEA">
      <w:pPr>
        <w:spacing w:line="360" w:lineRule="auto"/>
      </w:pPr>
    </w:p>
    <w:p w14:paraId="0D08B73D" w14:textId="2DFAC7DC" w:rsidR="00E84D2F" w:rsidRPr="00916EA9" w:rsidRDefault="00E84D2F" w:rsidP="00142EEA">
      <w:pPr>
        <w:spacing w:line="360" w:lineRule="auto"/>
        <w:rPr>
          <w:b/>
        </w:rPr>
      </w:pPr>
      <w:r w:rsidRPr="00916EA9">
        <w:rPr>
          <w:b/>
        </w:rPr>
        <w:t xml:space="preserve">What </w:t>
      </w:r>
      <w:r w:rsidR="003610B6">
        <w:rPr>
          <w:b/>
        </w:rPr>
        <w:t>does the SH3</w:t>
      </w:r>
      <w:r w:rsidRPr="00916EA9">
        <w:rPr>
          <w:b/>
        </w:rPr>
        <w:t xml:space="preserve"> domain</w:t>
      </w:r>
      <w:r w:rsidR="003610B6">
        <w:rPr>
          <w:b/>
        </w:rPr>
        <w:t xml:space="preserve"> interact with</w:t>
      </w:r>
      <w:r w:rsidRPr="00916EA9">
        <w:rPr>
          <w:b/>
        </w:rPr>
        <w:t>?</w:t>
      </w:r>
    </w:p>
    <w:p w14:paraId="3297830E" w14:textId="568F2C30" w:rsidR="00916EA9" w:rsidRDefault="00E84D2F" w:rsidP="00142EEA">
      <w:pPr>
        <w:spacing w:line="360" w:lineRule="auto"/>
      </w:pPr>
      <w:r>
        <w:t xml:space="preserve">SH3 interaction with an endocytic binding partner could help recruit </w:t>
      </w:r>
      <w:proofErr w:type="spellStart"/>
      <w:r>
        <w:t>Rvs</w:t>
      </w:r>
      <w:proofErr w:type="spellEnd"/>
      <w:r>
        <w:t xml:space="preserve"> to sites. Many such interaction partners have been proposed; Abp1 interaction with the Rvs167 SH3 domain has been shown</w:t>
      </w:r>
      <w:r>
        <w:fldChar w:fldCharType="begin" w:fldLock="1"/>
      </w:r>
      <w:r w:rsidR="00D70CBA">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t;sup&gt;5,6&lt;/sup&gt;","plainTextFormattedCitation":"5,6","previouslyFormattedCitation":"&lt;sup&gt;5,6&lt;/sup&gt;"},"properties":{"noteIndex":0},"schema":"https://github.com/citation-style-language/schema/raw/master/csl-citation.json"}</w:instrText>
      </w:r>
      <w:r>
        <w:fldChar w:fldCharType="separate"/>
      </w:r>
      <w:r w:rsidR="00D721E5" w:rsidRPr="00D721E5">
        <w:rPr>
          <w:noProof/>
          <w:vertAlign w:val="superscript"/>
        </w:rPr>
        <w:t>5,6</w:t>
      </w:r>
      <w:r>
        <w:fldChar w:fldCharType="end"/>
      </w:r>
      <w:r>
        <w:t>, Las17</w:t>
      </w:r>
      <w:r>
        <w:fldChar w:fldCharType="begin" w:fldLock="1"/>
      </w:r>
      <w:r w:rsidR="00D70CBA">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w:instrText>
      </w:r>
      <w:r w:rsidR="00D70CBA" w:rsidRPr="00D70CBA">
        <w:rPr>
          <w:lang w:val="pl-PL"/>
        </w:rPr>
        <w:instrText>-particle":"","family":"Dumoulin","given":"P","non-dropping-particle":"","parse-names":false,"suffix":""},{"dropping-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lt;sup&gt;7,8&lt;/sup&gt;","plainTextFormattedCitation":"7,8","previouslyFormattedCitation":"&lt;sup&gt;7,8&lt;/sup&gt;"},"properties":{"noteIndex":0},"schema":"https://github.com/citation-style-language/schema/raw/master/csl-citation.json"}</w:instrText>
      </w:r>
      <w:r>
        <w:fldChar w:fldCharType="separate"/>
      </w:r>
      <w:r w:rsidR="00D721E5" w:rsidRPr="00D721E5">
        <w:rPr>
          <w:noProof/>
          <w:vertAlign w:val="superscript"/>
          <w:lang w:val="pl-PL"/>
        </w:rPr>
        <w:t>7,8</w:t>
      </w:r>
      <w:r>
        <w:fldChar w:fldCharType="end"/>
      </w:r>
      <w:r w:rsidRPr="000946A4">
        <w:rPr>
          <w:lang w:val="pl-PL"/>
        </w:rPr>
        <w:t>, Cmd1</w:t>
      </w:r>
      <w:r>
        <w:fldChar w:fldCharType="begin" w:fldLock="1"/>
      </w:r>
      <w:r w:rsidR="00D70CBA">
        <w:rPr>
          <w:lang w:val="pl-PL"/>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lt;sup&gt;9&lt;/sup&gt;","plainTextFormattedCitation":"9","previouslyFormattedCitation":"&lt;sup&gt;9&lt;/sup&gt;"},"properties":{"noteIndex":0},"schema":"https://github.com/citation-style-language/schema/raw/master/csl-citation.json"}</w:instrText>
      </w:r>
      <w:r>
        <w:fldChar w:fldCharType="separate"/>
      </w:r>
      <w:r w:rsidR="00D721E5" w:rsidRPr="00D721E5">
        <w:rPr>
          <w:noProof/>
          <w:vertAlign w:val="superscript"/>
          <w:lang w:val="pl-PL"/>
        </w:rPr>
        <w:t>9</w:t>
      </w:r>
      <w:r>
        <w:fldChar w:fldCharType="end"/>
      </w:r>
      <w:r w:rsidRPr="000946A4">
        <w:rPr>
          <w:lang w:val="pl-PL"/>
        </w:rPr>
        <w:t xml:space="preserve">, </w:t>
      </w:r>
      <w:proofErr w:type="spellStart"/>
      <w:r w:rsidRPr="000946A4">
        <w:rPr>
          <w:lang w:val="pl-PL"/>
        </w:rPr>
        <w:t>type</w:t>
      </w:r>
      <w:proofErr w:type="spellEnd"/>
      <w:r w:rsidRPr="000946A4">
        <w:rPr>
          <w:lang w:val="pl-PL"/>
        </w:rPr>
        <w:t xml:space="preserve"> I myosins</w:t>
      </w:r>
      <w:r>
        <w:rPr>
          <w:lang w:val="pl-PL"/>
        </w:rPr>
        <w:fldChar w:fldCharType="begin" w:fldLock="1"/>
      </w:r>
      <w:r w:rsidR="00D70CBA">
        <w:rPr>
          <w:lang w:val="pl-PL"/>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ome protein (WASP)-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lt;sup&gt;10&lt;/sup&gt;","plainTextFormattedCitation":"10","previouslyFormattedCitation":"&lt;sup&gt;10&lt;/sup&gt;"},"properties":{"noteIndex":0},"schema":"https://github.com/citation-style-language/schema/raw/master/csl-citation.json"}</w:instrText>
      </w:r>
      <w:r>
        <w:rPr>
          <w:lang w:val="pl-PL"/>
        </w:rPr>
        <w:fldChar w:fldCharType="separate"/>
      </w:r>
      <w:r w:rsidR="00D721E5" w:rsidRPr="00D721E5">
        <w:rPr>
          <w:noProof/>
          <w:vertAlign w:val="superscript"/>
          <w:lang w:val="pl-PL"/>
        </w:rPr>
        <w:t>10</w:t>
      </w:r>
      <w:r>
        <w:rPr>
          <w:lang w:val="pl-PL"/>
        </w:rPr>
        <w:fldChar w:fldCharType="end"/>
      </w:r>
      <w:r>
        <w:rPr>
          <w:lang w:val="pl-PL"/>
        </w:rPr>
        <w:t xml:space="preserve">, </w:t>
      </w:r>
      <w:r w:rsidR="003102EC">
        <w:rPr>
          <w:lang w:val="pl-PL"/>
        </w:rPr>
        <w:t xml:space="preserve">and </w:t>
      </w:r>
      <w:r>
        <w:rPr>
          <w:lang w:val="pl-PL"/>
        </w:rPr>
        <w:t>Vrp1</w:t>
      </w:r>
      <w:r>
        <w:rPr>
          <w:lang w:val="pl-PL"/>
        </w:rPr>
        <w:fldChar w:fldCharType="begin" w:fldLock="1"/>
      </w:r>
      <w:r w:rsidR="00D70CBA">
        <w:rPr>
          <w:lang w:val="pl-PL"/>
        </w:rPr>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t;sup&gt;5&lt;/sup&gt;","plainTextFormattedCitation":"5","previouslyFormattedCitation":"&lt;sup&gt;5&lt;/sup&gt;"},"properties":{"noteIndex":0},"schema":"https://github.com/citation-style-language/schema/raw/master/csl-citation.json"}</w:instrText>
      </w:r>
      <w:r>
        <w:rPr>
          <w:lang w:val="pl-PL"/>
        </w:rPr>
        <w:fldChar w:fldCharType="separate"/>
      </w:r>
      <w:r w:rsidR="00D721E5" w:rsidRPr="00D721E5">
        <w:rPr>
          <w:noProof/>
          <w:vertAlign w:val="superscript"/>
          <w:lang w:val="pl-PL"/>
        </w:rPr>
        <w:t>5</w:t>
      </w:r>
      <w:r>
        <w:rPr>
          <w:lang w:val="pl-PL"/>
        </w:rPr>
        <w:fldChar w:fldCharType="end"/>
      </w:r>
      <w:r w:rsidR="00FA0627">
        <w:rPr>
          <w:lang w:val="pl-PL"/>
        </w:rPr>
        <w:t>-</w:t>
      </w:r>
      <w:r w:rsidRPr="000946A4">
        <w:rPr>
          <w:lang w:val="pl-PL"/>
        </w:rPr>
        <w:t xml:space="preserve"> </w:t>
      </w:r>
      <w:proofErr w:type="spellStart"/>
      <w:r w:rsidRPr="000946A4">
        <w:rPr>
          <w:lang w:val="pl-PL"/>
        </w:rPr>
        <w:t>which</w:t>
      </w:r>
      <w:proofErr w:type="spellEnd"/>
      <w:r w:rsidRPr="000946A4">
        <w:rPr>
          <w:lang w:val="pl-PL"/>
        </w:rPr>
        <w:t xml:space="preserve"> </w:t>
      </w:r>
      <w:proofErr w:type="spellStart"/>
      <w:r w:rsidRPr="000946A4">
        <w:rPr>
          <w:lang w:val="pl-PL"/>
        </w:rPr>
        <w:t>recruits</w:t>
      </w:r>
      <w:proofErr w:type="spellEnd"/>
      <w:r w:rsidRPr="000946A4">
        <w:rPr>
          <w:lang w:val="pl-PL"/>
        </w:rPr>
        <w:t xml:space="preserve"> the </w:t>
      </w:r>
      <w:proofErr w:type="spellStart"/>
      <w:r w:rsidRPr="000946A4">
        <w:rPr>
          <w:lang w:val="pl-PL"/>
        </w:rPr>
        <w:t>myosins</w:t>
      </w:r>
      <w:proofErr w:type="spellEnd"/>
      <w:r w:rsidRPr="000946A4">
        <w:rPr>
          <w:lang w:val="pl-PL"/>
        </w:rPr>
        <w:t xml:space="preserve">, </w:t>
      </w:r>
      <w:proofErr w:type="spellStart"/>
      <w:r w:rsidRPr="000946A4">
        <w:rPr>
          <w:lang w:val="pl-PL"/>
        </w:rPr>
        <w:t>are</w:t>
      </w:r>
      <w:proofErr w:type="spellEnd"/>
      <w:r w:rsidRPr="000946A4">
        <w:rPr>
          <w:lang w:val="pl-PL"/>
        </w:rPr>
        <w:t xml:space="preserve"> </w:t>
      </w:r>
      <w:proofErr w:type="spellStart"/>
      <w:r w:rsidRPr="000946A4">
        <w:rPr>
          <w:lang w:val="pl-PL"/>
        </w:rPr>
        <w:t>being</w:t>
      </w:r>
      <w:proofErr w:type="spellEnd"/>
      <w:r w:rsidRPr="000946A4">
        <w:rPr>
          <w:lang w:val="pl-PL"/>
        </w:rPr>
        <w:t xml:space="preserve"> </w:t>
      </w:r>
      <w:proofErr w:type="spellStart"/>
      <w:r w:rsidRPr="000946A4">
        <w:rPr>
          <w:lang w:val="pl-PL"/>
        </w:rPr>
        <w:t>studied</w:t>
      </w:r>
      <w:proofErr w:type="spellEnd"/>
      <w:r w:rsidRPr="000946A4">
        <w:rPr>
          <w:lang w:val="pl-PL"/>
        </w:rPr>
        <w:t xml:space="preserve"> as </w:t>
      </w:r>
      <w:proofErr w:type="spellStart"/>
      <w:r w:rsidRPr="000946A4">
        <w:rPr>
          <w:lang w:val="pl-PL"/>
        </w:rPr>
        <w:t>potential</w:t>
      </w:r>
      <w:proofErr w:type="spellEnd"/>
      <w:r w:rsidRPr="000946A4">
        <w:rPr>
          <w:lang w:val="pl-PL"/>
        </w:rPr>
        <w:t xml:space="preserve"> </w:t>
      </w:r>
      <w:proofErr w:type="spellStart"/>
      <w:r w:rsidRPr="000946A4">
        <w:rPr>
          <w:lang w:val="pl-PL"/>
        </w:rPr>
        <w:t>targets</w:t>
      </w:r>
      <w:proofErr w:type="spellEnd"/>
      <w:r w:rsidRPr="000946A4">
        <w:rPr>
          <w:lang w:val="pl-PL"/>
        </w:rPr>
        <w:t xml:space="preserve"> of the Rvs167 SH3 </w:t>
      </w:r>
      <w:proofErr w:type="spellStart"/>
      <w:r w:rsidRPr="000946A4">
        <w:rPr>
          <w:lang w:val="pl-PL"/>
        </w:rPr>
        <w:t>domain</w:t>
      </w:r>
      <w:proofErr w:type="spellEnd"/>
      <w:r w:rsidRPr="000946A4">
        <w:rPr>
          <w:lang w:val="pl-PL"/>
        </w:rPr>
        <w:t xml:space="preserve">. </w:t>
      </w:r>
      <w:r>
        <w:t xml:space="preserve">Since the SH3 </w:t>
      </w:r>
      <w:r w:rsidR="004B0F14">
        <w:t xml:space="preserve">is able to </w:t>
      </w:r>
      <w:r>
        <w:t xml:space="preserve">localize to </w:t>
      </w:r>
      <w:r w:rsidR="004B0F14">
        <w:t xml:space="preserve">endocytic </w:t>
      </w:r>
      <w:r>
        <w:t xml:space="preserve">sites in an actin independent manner, the interaction candidate </w:t>
      </w:r>
      <w:r w:rsidR="0059446F">
        <w:t>could be</w:t>
      </w:r>
      <w:r w:rsidR="004B0F14">
        <w:t xml:space="preserve"> one that does not require actin</w:t>
      </w:r>
      <w:r>
        <w:t>.</w:t>
      </w:r>
      <w:r w:rsidR="0059446F">
        <w:t xml:space="preserve"> </w:t>
      </w:r>
      <w:r w:rsidR="00FC5B30">
        <w:t>All of the suggested binding partners</w:t>
      </w:r>
      <w:r>
        <w:t xml:space="preserve"> localize to the base of the invagination</w:t>
      </w:r>
      <w:r w:rsidR="005A0E55">
        <w:fldChar w:fldCharType="begin" w:fldLock="1"/>
      </w:r>
      <w:r w:rsidR="006E3EB4">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1,11&lt;/sup&gt;","plainTextFormattedCitation":"1,11","previouslyFormattedCitation":"&lt;sup&gt;11&lt;/sup&gt;"},"properties":{"noteIndex":0},"schema":"https://github.com/citation-style-language/schema/raw/master/csl-citation.json"}</w:instrText>
      </w:r>
      <w:r w:rsidR="005A0E55">
        <w:fldChar w:fldCharType="separate"/>
      </w:r>
      <w:r w:rsidR="006E3EB4" w:rsidRPr="006E3EB4">
        <w:rPr>
          <w:noProof/>
          <w:vertAlign w:val="superscript"/>
        </w:rPr>
        <w:t>1,11</w:t>
      </w:r>
      <w:r w:rsidR="005A0E55">
        <w:fldChar w:fldCharType="end"/>
      </w:r>
      <w:r>
        <w:t xml:space="preserve">, and do not </w:t>
      </w:r>
      <w:r w:rsidR="00F61F19">
        <w:t>follow the membrane into the cytoplasm</w:t>
      </w:r>
      <w:r>
        <w:t>. If one of these was the SH3 interaction partner, SH3 domains are recruited at the base of the invagination, and then pushed up with membrane as the tube grows longer</w:t>
      </w:r>
      <w:r w:rsidR="00FA0627">
        <w:t>, explaining the small movement of the Rvs167 centroid</w:t>
      </w:r>
      <w:r w:rsidR="00C67EE8">
        <w:t xml:space="preserve"> in the early portion of its lifetime</w:t>
      </w:r>
      <w:r>
        <w:t xml:space="preserve">. Centroid tracking however, suggests that </w:t>
      </w:r>
      <w:proofErr w:type="spellStart"/>
      <w:r>
        <w:t>Rvs</w:t>
      </w:r>
      <w:proofErr w:type="spellEnd"/>
      <w:r>
        <w:t xml:space="preserve"> is accumulated all over the membrane tube without bias towards the base of the invagination</w:t>
      </w:r>
      <w:r w:rsidR="00F274FA">
        <w:t>. I</w:t>
      </w:r>
      <w:r>
        <w:t xml:space="preserve">f this was </w:t>
      </w:r>
      <w:r w:rsidR="00F274FA">
        <w:t>recruited to the base</w:t>
      </w:r>
      <w:r>
        <w:t xml:space="preserve">, the centroid would move </w:t>
      </w:r>
      <w:r w:rsidR="00C67EE8">
        <w:t xml:space="preserve">continuously </w:t>
      </w:r>
      <w:r>
        <w:t xml:space="preserve">upwards rather than remain </w:t>
      </w:r>
      <w:r w:rsidR="00C67EE8">
        <w:t>relative</w:t>
      </w:r>
      <w:r w:rsidR="00830269">
        <w:t xml:space="preserve">ly non-motile before the jump at scission </w:t>
      </w:r>
      <w:r w:rsidR="003A51DB">
        <w:t>time</w:t>
      </w:r>
      <w:r>
        <w:t xml:space="preserve">. It is possible for the SH3 to drive early recruitment </w:t>
      </w:r>
      <w:r w:rsidR="008342D2">
        <w:t>of the protein</w:t>
      </w:r>
      <w:r w:rsidR="00D303F3">
        <w:t>, which is then "switched off”</w:t>
      </w:r>
      <w:r w:rsidR="008342D2">
        <w:t xml:space="preserve"> as </w:t>
      </w:r>
      <w:r w:rsidR="00527352">
        <w:t>the membrane invaginations grow</w:t>
      </w:r>
      <w:r w:rsidR="008342D2">
        <w:t xml:space="preserve"> long enough to provide binding surfaces for the BAR domain</w:t>
      </w:r>
      <w:r w:rsidR="002977E5">
        <w:t xml:space="preserve"> interactions</w:t>
      </w:r>
      <w:r>
        <w:t xml:space="preserve">. </w:t>
      </w:r>
    </w:p>
    <w:p w14:paraId="136F2345" w14:textId="77777777" w:rsidR="00916EA9" w:rsidRDefault="00916EA9" w:rsidP="00142EEA">
      <w:pPr>
        <w:spacing w:line="360" w:lineRule="auto"/>
      </w:pPr>
    </w:p>
    <w:p w14:paraId="29A8D912" w14:textId="77777777" w:rsidR="00916EA9" w:rsidRDefault="00F23B49" w:rsidP="00142EEA">
      <w:pPr>
        <w:spacing w:line="360" w:lineRule="auto"/>
        <w:rPr>
          <w:b/>
        </w:rPr>
      </w:pPr>
      <w:r>
        <w:rPr>
          <w:b/>
        </w:rPr>
        <w:t>4</w:t>
      </w:r>
      <w:r w:rsidR="00916EA9" w:rsidRPr="00916EA9">
        <w:rPr>
          <w:b/>
        </w:rPr>
        <w:t xml:space="preserve">.1.3 Arrangement of </w:t>
      </w:r>
      <w:proofErr w:type="spellStart"/>
      <w:r w:rsidR="00916EA9" w:rsidRPr="00916EA9">
        <w:rPr>
          <w:b/>
        </w:rPr>
        <w:t>Rvs</w:t>
      </w:r>
      <w:proofErr w:type="spellEnd"/>
    </w:p>
    <w:p w14:paraId="3A6DB7B4" w14:textId="404823C0" w:rsidR="003C1677" w:rsidRDefault="00CD0C1C" w:rsidP="00142EEA">
      <w:pPr>
        <w:spacing w:line="360" w:lineRule="auto"/>
      </w:pPr>
      <w:r>
        <w:t>N</w:t>
      </w:r>
      <w:r>
        <w:t xml:space="preserve">o </w:t>
      </w:r>
      <w:r>
        <w:t xml:space="preserve">solved </w:t>
      </w:r>
      <w:r>
        <w:t xml:space="preserve">structure for the </w:t>
      </w:r>
      <w:proofErr w:type="spellStart"/>
      <w:r>
        <w:t>Rvs</w:t>
      </w:r>
      <w:proofErr w:type="spellEnd"/>
      <w:r>
        <w:t xml:space="preserve"> complex exits.</w:t>
      </w:r>
      <w:r w:rsidRPr="00CD0C1C">
        <w:t xml:space="preserve"> </w:t>
      </w:r>
      <w:r w:rsidR="005F6232">
        <w:t xml:space="preserve">That </w:t>
      </w:r>
      <w:proofErr w:type="spellStart"/>
      <w:r w:rsidR="005F6232">
        <w:t>Rvs</w:t>
      </w:r>
      <w:proofErr w:type="spellEnd"/>
      <w:r>
        <w:t xml:space="preserve"> is a hetero- rather than homodimer suggests that the structure </w:t>
      </w:r>
      <w:r w:rsidR="00613CEA">
        <w:t>need not</w:t>
      </w:r>
      <w:r>
        <w:t xml:space="preserve"> resemble that of </w:t>
      </w:r>
      <w:proofErr w:type="spellStart"/>
      <w:r>
        <w:t>Amphiphysin</w:t>
      </w:r>
      <w:proofErr w:type="spellEnd"/>
      <w:r>
        <w:t xml:space="preserve"> or </w:t>
      </w:r>
      <w:proofErr w:type="spellStart"/>
      <w:r>
        <w:t>Endophilin</w:t>
      </w:r>
      <w:proofErr w:type="spellEnd"/>
      <w:r>
        <w:t xml:space="preserve"> homodimers, and a high-resolution structure will be necessary to clarify the interaction and arrangement of </w:t>
      </w:r>
      <w:proofErr w:type="spellStart"/>
      <w:r>
        <w:t>Rvs</w:t>
      </w:r>
      <w:proofErr w:type="spellEnd"/>
      <w:r>
        <w:t xml:space="preserve"> on endocytic tubes. </w:t>
      </w:r>
      <w:r w:rsidR="003C1677">
        <w:t xml:space="preserve">It is </w:t>
      </w:r>
      <w:r w:rsidR="00E810B1">
        <w:t xml:space="preserve">therefore </w:t>
      </w:r>
      <w:r w:rsidR="003C1677">
        <w:t xml:space="preserve">unclear how </w:t>
      </w:r>
      <w:proofErr w:type="spellStart"/>
      <w:r w:rsidR="003C1677">
        <w:t>Rvs</w:t>
      </w:r>
      <w:proofErr w:type="spellEnd"/>
      <w:r w:rsidR="003C1677">
        <w:t xml:space="preserve"> is arranged on the membrane tube</w:t>
      </w:r>
      <w:r w:rsidR="00B96907">
        <w:t xml:space="preserve">, </w:t>
      </w:r>
      <w:r w:rsidR="002476BD">
        <w:t>although there</w:t>
      </w:r>
      <w:r w:rsidR="00B96907">
        <w:t xml:space="preserve"> are some indications from the experiments in this work</w:t>
      </w:r>
      <w:r w:rsidR="002476BD">
        <w:t xml:space="preserve"> of the interaction with the membrane</w:t>
      </w:r>
      <w:r w:rsidR="00B96907">
        <w:t>.</w:t>
      </w:r>
    </w:p>
    <w:p w14:paraId="2921680C" w14:textId="77777777" w:rsidR="00916EA9" w:rsidRDefault="00916EA9" w:rsidP="00142EEA">
      <w:pPr>
        <w:spacing w:line="360" w:lineRule="auto"/>
      </w:pPr>
    </w:p>
    <w:p w14:paraId="04FB6100" w14:textId="77777777" w:rsidR="00C717FA" w:rsidRPr="00916EA9" w:rsidRDefault="00C717FA" w:rsidP="00C717FA">
      <w:pPr>
        <w:spacing w:line="360" w:lineRule="auto"/>
        <w:rPr>
          <w:b/>
        </w:rPr>
      </w:pPr>
      <w:r>
        <w:rPr>
          <w:b/>
        </w:rPr>
        <w:t>4</w:t>
      </w:r>
      <w:r w:rsidRPr="00916EA9">
        <w:rPr>
          <w:b/>
        </w:rPr>
        <w:t>.1.1</w:t>
      </w:r>
      <w:r>
        <w:rPr>
          <w:b/>
        </w:rPr>
        <w:t>.1</w:t>
      </w:r>
      <w:r w:rsidRPr="00916EA9">
        <w:rPr>
          <w:b/>
        </w:rPr>
        <w:t xml:space="preserve"> A limit for how much </w:t>
      </w:r>
      <w:proofErr w:type="spellStart"/>
      <w:r w:rsidRPr="00916EA9">
        <w:rPr>
          <w:b/>
        </w:rPr>
        <w:t>Rvs</w:t>
      </w:r>
      <w:proofErr w:type="spellEnd"/>
      <w:r w:rsidRPr="00916EA9">
        <w:rPr>
          <w:b/>
        </w:rPr>
        <w:t xml:space="preserve"> can be recruited to the membrane</w:t>
      </w:r>
    </w:p>
    <w:p w14:paraId="3AC5029C" w14:textId="203FC713" w:rsidR="00C717FA" w:rsidRDefault="00C717FA" w:rsidP="00C717FA">
      <w:pPr>
        <w:spacing w:line="360" w:lineRule="auto"/>
      </w:pPr>
      <w:r>
        <w:t>A change in disassembly dynamics</w:t>
      </w:r>
      <w:r w:rsidR="00FE5C50">
        <w:t xml:space="preserve"> mentioned in the above section</w:t>
      </w:r>
      <w:r>
        <w:t xml:space="preserve"> is seen</w:t>
      </w:r>
      <w:r w:rsidR="00FE5C50">
        <w:t xml:space="preserve"> </w:t>
      </w:r>
      <w:r>
        <w:t xml:space="preserve">in </w:t>
      </w:r>
      <w:proofErr w:type="spellStart"/>
      <w:r>
        <w:t>Rvs</w:t>
      </w:r>
      <w:proofErr w:type="spellEnd"/>
      <w:r>
        <w:t xml:space="preserve"> duplication in haploid cells. In this case, an even higher amount of </w:t>
      </w:r>
      <w:proofErr w:type="spellStart"/>
      <w:r>
        <w:t>Rvs</w:t>
      </w:r>
      <w:proofErr w:type="spellEnd"/>
      <w:r>
        <w:t xml:space="preserve"> is recruited to cells than in the WT: the maximum number of molecules recruited is 178 +/- </w:t>
      </w:r>
      <w:r w:rsidR="00824755">
        <w:t>7.5 compared to 113.505 +/- 5.2. Nearly</w:t>
      </w:r>
      <w:r w:rsidR="00484CF6">
        <w:t xml:space="preserve"> </w:t>
      </w:r>
      <w:r>
        <w:t>1.</w:t>
      </w:r>
      <w:r w:rsidR="00484CF6">
        <w:t>6</w:t>
      </w:r>
      <w:r>
        <w:t xml:space="preserve">x </w:t>
      </w:r>
      <w:r w:rsidR="00824755">
        <w:t>amount of</w:t>
      </w:r>
      <w:r>
        <w:t xml:space="preserve"> protein </w:t>
      </w:r>
      <w:r w:rsidR="00824755">
        <w:t xml:space="preserve">is recruited </w:t>
      </w:r>
      <w:r>
        <w:t>to membrane tubes</w:t>
      </w:r>
      <w:r w:rsidR="00824755">
        <w:t xml:space="preserve"> than in WT</w:t>
      </w:r>
      <w:r w:rsidR="009D309C">
        <w:t>. The Rvs</w:t>
      </w:r>
      <w:r w:rsidR="00F8528E">
        <w:t>167</w:t>
      </w:r>
      <w:r w:rsidR="009D309C">
        <w:t xml:space="preserve"> centroid here shows a delay in disassembly</w:t>
      </w:r>
      <w:r>
        <w:t>, suggest</w:t>
      </w:r>
      <w:r w:rsidR="00E16DC6">
        <w:t>ing</w:t>
      </w:r>
      <w:r>
        <w:t xml:space="preserve"> that the excess protein is not directly on the membrane. The excess </w:t>
      </w:r>
      <w:proofErr w:type="spellStart"/>
      <w:r>
        <w:t>Rvs</w:t>
      </w:r>
      <w:proofErr w:type="spellEnd"/>
      <w:r>
        <w:t xml:space="preserve"> either interacts with the </w:t>
      </w:r>
      <w:proofErr w:type="spellStart"/>
      <w:r>
        <w:t>actin</w:t>
      </w:r>
      <w:proofErr w:type="spellEnd"/>
      <w:r>
        <w:t xml:space="preserve"> network via the SH3 domain, or interacts with other </w:t>
      </w:r>
      <w:proofErr w:type="spellStart"/>
      <w:r>
        <w:t>Rvs</w:t>
      </w:r>
      <w:proofErr w:type="spellEnd"/>
      <w:r>
        <w:t xml:space="preserve"> dimers. </w:t>
      </w:r>
      <w:r w:rsidR="00CD17CA">
        <w:t xml:space="preserve">Since the concave surface of the BAR domains, which </w:t>
      </w:r>
      <w:r w:rsidR="00270B29">
        <w:t xml:space="preserve">are known to </w:t>
      </w:r>
      <w:r w:rsidR="00CD17CA">
        <w:t xml:space="preserve">interact with the membrane are positively charged, and the convex surface is negatively charged, multiple layers of BAR domains are unlikely, and have not been reported </w:t>
      </w:r>
      <w:r w:rsidR="002A3609">
        <w:t xml:space="preserve">to my knowledge. </w:t>
      </w:r>
      <w:r w:rsidR="00CD17CA">
        <w:t xml:space="preserve"> </w:t>
      </w:r>
    </w:p>
    <w:p w14:paraId="3301EAB2" w14:textId="77777777" w:rsidR="00C717FA" w:rsidRDefault="00C717FA" w:rsidP="00C717FA">
      <w:pPr>
        <w:spacing w:line="360" w:lineRule="auto"/>
      </w:pPr>
    </w:p>
    <w:p w14:paraId="6B958833" w14:textId="242BB5C1" w:rsidR="00C717FA" w:rsidRDefault="00C717FA" w:rsidP="00C717FA">
      <w:pPr>
        <w:spacing w:line="360" w:lineRule="auto"/>
      </w:pPr>
      <w:r>
        <w:t xml:space="preserve">Whatever the arrangement of the </w:t>
      </w:r>
      <w:proofErr w:type="spellStart"/>
      <w:r>
        <w:t>Rvs</w:t>
      </w:r>
      <w:proofErr w:type="spellEnd"/>
      <w:r>
        <w:t xml:space="preserve"> complex on the membrane, disassembly dynamics is changed in the case o</w:t>
      </w:r>
      <w:r w:rsidR="00C70956">
        <w:t xml:space="preserve">f </w:t>
      </w:r>
      <w:r w:rsidR="004A0E52">
        <w:t xml:space="preserve">2x RVS </w:t>
      </w:r>
      <w:r w:rsidR="0012404D">
        <w:t>-</w:t>
      </w:r>
      <w:r w:rsidR="004A0E52">
        <w:t xml:space="preserve"> haploid</w:t>
      </w:r>
      <w:r w:rsidR="00C70956">
        <w:t xml:space="preserve">, compared to </w:t>
      </w:r>
      <w:r w:rsidR="00191EAF">
        <w:t xml:space="preserve">all the other </w:t>
      </w:r>
      <w:r w:rsidR="00262871">
        <w:t>haploid and diploid strains</w:t>
      </w:r>
      <w:r w:rsidR="005F0EBC">
        <w:t xml:space="preserve">. </w:t>
      </w:r>
      <w:r w:rsidR="00550A48">
        <w:t xml:space="preserve">Since the number of </w:t>
      </w:r>
      <w:proofErr w:type="spellStart"/>
      <w:r w:rsidR="00550A48">
        <w:t>Rvs</w:t>
      </w:r>
      <w:proofErr w:type="spellEnd"/>
      <w:r w:rsidR="00550A48">
        <w:t xml:space="preserve"> molecules is highest in this strain, th</w:t>
      </w:r>
      <w:r w:rsidR="005F0EBC">
        <w:t xml:space="preserve">is </w:t>
      </w:r>
      <w:r>
        <w:t>suggests that there is a limit to how m</w:t>
      </w:r>
      <w:r w:rsidR="005F0EBC">
        <w:t xml:space="preserve">uch </w:t>
      </w:r>
      <w:proofErr w:type="spellStart"/>
      <w:r w:rsidR="005F0EBC">
        <w:t>Rvs</w:t>
      </w:r>
      <w:proofErr w:type="spellEnd"/>
      <w:r w:rsidR="005F0EBC">
        <w:t xml:space="preserve"> can assemble on the tube without altering interaction</w:t>
      </w:r>
      <w:r w:rsidR="00D45E1B">
        <w:t xml:space="preserve"> with the endocytic network</w:t>
      </w:r>
      <w:r>
        <w:t xml:space="preserve">. Why there is a difference between recruitment of </w:t>
      </w:r>
      <w:proofErr w:type="spellStart"/>
      <w:r>
        <w:t>Rvs</w:t>
      </w:r>
      <w:proofErr w:type="spellEnd"/>
      <w:r>
        <w:t xml:space="preserve"> in the diploid and haploid case is uncertain. Diploid cells do not double in volume compared to haploids: in normal growth conditions, the volume of the diploid cell </w:t>
      </w:r>
      <w:r w:rsidR="00C760AB">
        <w:t>is around</w:t>
      </w:r>
      <w:r>
        <w:t xml:space="preserve"> 1.57x that of the haploid cell, and the average cell surface area increases </w:t>
      </w:r>
      <w:r w:rsidR="004B0AC3">
        <w:t>to</w:t>
      </w:r>
      <w:r>
        <w:t xml:space="preserve"> 1.4x</w:t>
      </w:r>
      <w:r>
        <w:fldChar w:fldCharType="begin" w:fldLock="1"/>
      </w:r>
      <w:r w:rsidR="006E3EB4">
        <w:instrText>ADDIN CSL_CITATION {"citationItems":[{"id":"ITEM-1","itemData":{"DOI":"10.1073/pnas.72.3.794","ISSN":"0027-8424","author":[{"dropping-particle":"","family":"Weiss","given":"R. L.","non-dropping-particle":"","parse-names":false,"suffix":""},{"dropping-particle":"","family":"Kukora","given":"J. R.","non-dropping-particle":"","parse-names":false,"suffix":""},{"dropping-particle":"","family":"Adams","given":"J.","non-dropping-particle":"","parse-names":false,"suffix":""}],"container-title":"Proceedings of the National Academy of Sciences","id":"ITEM-1","issue":"3","issued":{"date-parts":[["1975","3","1"]]},"page":"794-798","title":"The relationship between enzyme activity, cell geometry, and fitness in Saccharomyces cerevisiae.","type":"article-journal","volume":"72"},"uris":["http://www.mendeley.com/documents/?uuid=dccbc759-c684-3551-b299-8be6d19881ef"]}],"mendeley":{"formattedCitation":"&lt;sup&gt;12&lt;/sup&gt;","plainTextFormattedCitation":"12","previouslyFormattedCitation":"&lt;sup&gt;12&lt;/sup&gt;"},"properties":{"noteIndex":0},"schema":"https://github.com/citation-style-language/schema/raw/master/csl-citation.json"}</w:instrText>
      </w:r>
      <w:r>
        <w:fldChar w:fldCharType="separate"/>
      </w:r>
      <w:r w:rsidR="005A0E55" w:rsidRPr="005A0E55">
        <w:rPr>
          <w:noProof/>
          <w:vertAlign w:val="superscript"/>
        </w:rPr>
        <w:t>12</w:t>
      </w:r>
      <w:r>
        <w:fldChar w:fldCharType="end"/>
      </w:r>
      <w:r w:rsidR="002C6EEB">
        <w:t xml:space="preserve">. In </w:t>
      </w:r>
      <w:r w:rsidR="00D0665F">
        <w:t>diploids</w:t>
      </w:r>
      <w:r>
        <w:t xml:space="preserve">, </w:t>
      </w:r>
      <w:r w:rsidR="00D0665F">
        <w:t xml:space="preserve">the genome </w:t>
      </w:r>
      <w:r w:rsidR="001D32BD">
        <w:t>that</w:t>
      </w:r>
      <w:r w:rsidR="002C6EEB">
        <w:t xml:space="preserve"> </w:t>
      </w:r>
      <w:r w:rsidR="001D32BD">
        <w:t>contains four</w:t>
      </w:r>
      <w:r w:rsidR="002C6EEB">
        <w:t xml:space="preserve"> </w:t>
      </w:r>
      <w:r>
        <w:t xml:space="preserve">copies of </w:t>
      </w:r>
      <w:proofErr w:type="spellStart"/>
      <w:r>
        <w:t>Rvs</w:t>
      </w:r>
      <w:proofErr w:type="spellEnd"/>
      <w:r>
        <w:t xml:space="preserve"> </w:t>
      </w:r>
      <w:r w:rsidR="001D32BD">
        <w:t xml:space="preserve">in principle should express </w:t>
      </w:r>
      <w:r>
        <w:t xml:space="preserve">twice </w:t>
      </w:r>
      <w:r w:rsidR="001D32BD">
        <w:t xml:space="preserve">the amount of </w:t>
      </w:r>
      <w:proofErr w:type="spellStart"/>
      <w:r w:rsidR="001D32BD">
        <w:t>Rvs</w:t>
      </w:r>
      <w:proofErr w:type="spellEnd"/>
      <w:r w:rsidR="001D32BD">
        <w:t xml:space="preserve"> as one that contains four copies</w:t>
      </w:r>
      <w:r>
        <w:t xml:space="preserve">. Cytoplasmic quantification, however, shows that the increase is 1.4x in the duplicated diploid case compared to the WT diploid case, </w:t>
      </w:r>
      <w:r w:rsidR="006A2616">
        <w:t>and</w:t>
      </w:r>
      <w:r>
        <w:t xml:space="preserve"> recruitment to endocytic sites</w:t>
      </w:r>
      <w:r w:rsidR="006A2616">
        <w:t xml:space="preserve"> increases proportionately</w:t>
      </w:r>
      <w:r>
        <w:t xml:space="preserve">. There is then 1.4x the protein in nearly 1.6x the cellular volume, resulting in a dilution of the protein content per unit volume of the cell, which could then explain the decreased recruitment. </w:t>
      </w:r>
    </w:p>
    <w:p w14:paraId="62970F0D" w14:textId="00120F4E" w:rsidR="00C717FA" w:rsidRDefault="004027AF" w:rsidP="004027AF">
      <w:pPr>
        <w:spacing w:line="360" w:lineRule="auto"/>
        <w:jc w:val="center"/>
      </w:pPr>
      <w:r>
        <w:rPr>
          <w:noProof/>
          <w:lang w:eastAsia="en-GB"/>
        </w:rPr>
        <w:drawing>
          <wp:inline distT="0" distB="0" distL="0" distR="0" wp14:anchorId="7A5C0FCF" wp14:editId="039ED9B1">
            <wp:extent cx="3894332" cy="3163929"/>
            <wp:effectExtent l="0" t="0" r="0" b="0"/>
            <wp:docPr id="1" name="Picture 1" descr="../figures/results_final/concentration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sults_final/concentration3.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04187" cy="3171936"/>
                    </a:xfrm>
                    <a:prstGeom prst="rect">
                      <a:avLst/>
                    </a:prstGeom>
                    <a:noFill/>
                    <a:ln>
                      <a:noFill/>
                    </a:ln>
                  </pic:spPr>
                </pic:pic>
              </a:graphicData>
            </a:graphic>
          </wp:inline>
        </w:drawing>
      </w:r>
      <w:r>
        <w:softHyphen/>
      </w:r>
    </w:p>
    <w:p w14:paraId="44E17059" w14:textId="77777777" w:rsidR="00066905" w:rsidRDefault="00066905" w:rsidP="00C717FA">
      <w:pPr>
        <w:spacing w:line="360" w:lineRule="auto"/>
      </w:pPr>
    </w:p>
    <w:p w14:paraId="179FD23D" w14:textId="77777777" w:rsidR="00066905" w:rsidRDefault="00066905" w:rsidP="00C717FA">
      <w:pPr>
        <w:spacing w:line="360" w:lineRule="auto"/>
      </w:pPr>
    </w:p>
    <w:p w14:paraId="449E38F1" w14:textId="137FA0C1" w:rsidR="00C717FA" w:rsidRDefault="00C717FA" w:rsidP="00142EEA">
      <w:pPr>
        <w:spacing w:line="360" w:lineRule="auto"/>
      </w:pPr>
      <w:r>
        <w:t>It appears that the recruitment is then proportionate to gene copy number, and p</w:t>
      </w:r>
      <w:r w:rsidR="004D3EA3">
        <w:t>rotein content in the cell, but</w:t>
      </w:r>
      <w:r w:rsidR="00D804DC">
        <w:t xml:space="preserve"> as detailed earlier, this is also influenced by the SH3 domain.</w:t>
      </w:r>
      <w:r>
        <w:t xml:space="preserve"> </w:t>
      </w:r>
    </w:p>
    <w:p w14:paraId="70EF8461" w14:textId="77777777" w:rsidR="00916EA9" w:rsidRDefault="00916EA9" w:rsidP="00142EEA">
      <w:pPr>
        <w:spacing w:line="360" w:lineRule="auto"/>
      </w:pPr>
    </w:p>
    <w:p w14:paraId="7245E748" w14:textId="17C1B3A8" w:rsidR="002E07D5" w:rsidRPr="00916EA9" w:rsidRDefault="002E07D5" w:rsidP="002E07D5">
      <w:pPr>
        <w:spacing w:line="360" w:lineRule="auto"/>
        <w:rPr>
          <w:b/>
        </w:rPr>
      </w:pPr>
      <w:r>
        <w:rPr>
          <w:b/>
        </w:rPr>
        <w:t>4</w:t>
      </w:r>
      <w:r w:rsidRPr="00916EA9">
        <w:rPr>
          <w:b/>
        </w:rPr>
        <w:t>.1.3</w:t>
      </w:r>
      <w:r>
        <w:rPr>
          <w:b/>
        </w:rPr>
        <w:t>.1</w:t>
      </w:r>
      <w:r w:rsidRPr="00916EA9">
        <w:rPr>
          <w:b/>
        </w:rPr>
        <w:t xml:space="preserve"> </w:t>
      </w:r>
      <w:proofErr w:type="spellStart"/>
      <w:r w:rsidRPr="00916EA9">
        <w:rPr>
          <w:b/>
        </w:rPr>
        <w:t>Rvs</w:t>
      </w:r>
      <w:proofErr w:type="spellEnd"/>
      <w:r w:rsidRPr="00916EA9">
        <w:rPr>
          <w:b/>
        </w:rPr>
        <w:t xml:space="preserve"> does not form a tight scaffold on</w:t>
      </w:r>
      <w:bookmarkStart w:id="0" w:name="_GoBack"/>
      <w:bookmarkEnd w:id="0"/>
      <w:r w:rsidRPr="00916EA9">
        <w:rPr>
          <w:b/>
        </w:rPr>
        <w:t xml:space="preserve"> membrane tubes</w:t>
      </w:r>
    </w:p>
    <w:p w14:paraId="7EC69E80" w14:textId="77777777" w:rsidR="002E07D5" w:rsidRDefault="002E07D5" w:rsidP="002E07D5">
      <w:pPr>
        <w:spacing w:line="360" w:lineRule="auto"/>
      </w:pPr>
      <w:r>
        <w:t xml:space="preserve">High-resolution structures of mammalian BAR domains have suggested that the </w:t>
      </w:r>
      <w:proofErr w:type="spellStart"/>
      <w:r>
        <w:t>Rvs</w:t>
      </w:r>
      <w:proofErr w:type="spellEnd"/>
      <w:r>
        <w:t xml:space="preserve"> might form a similar helical scaffold. Correlating CLEM and centroid movements has proposed that an </w:t>
      </w:r>
      <w:proofErr w:type="spellStart"/>
      <w:r>
        <w:t>Rvs</w:t>
      </w:r>
      <w:proofErr w:type="spellEnd"/>
      <w:r>
        <w:t xml:space="preserve"> scaffold covers the entire membrane tube </w:t>
      </w:r>
      <w:proofErr w:type="spellStart"/>
      <w:r>
        <w:t>upto</w:t>
      </w:r>
      <w:proofErr w:type="spellEnd"/>
      <w:r>
        <w:t xml:space="preserve"> the base of the future vesicle. In diploid </w:t>
      </w:r>
      <w:proofErr w:type="spellStart"/>
      <w:r>
        <w:t>Rvs</w:t>
      </w:r>
      <w:proofErr w:type="spellEnd"/>
      <w:r>
        <w:t xml:space="preserve"> overexpression strains, a lot more </w:t>
      </w:r>
      <w:proofErr w:type="spellStart"/>
      <w:r>
        <w:t>Rvs</w:t>
      </w:r>
      <w:proofErr w:type="spellEnd"/>
      <w:r>
        <w:t xml:space="preserve"> can be recruited, at a much faster rate than in WT cells (Fig.3.9 B-C). Disassembly dynamics, however, is the same as in WT. The sharp decay of fluorescent intensity in WT </w:t>
      </w:r>
      <w:proofErr w:type="spellStart"/>
      <w:r>
        <w:t>Rvs</w:t>
      </w:r>
      <w:proofErr w:type="spellEnd"/>
      <w:r>
        <w:t xml:space="preserve"> indicates that all of the </w:t>
      </w:r>
      <w:proofErr w:type="spellStart"/>
      <w:r>
        <w:t>Rvs</w:t>
      </w:r>
      <w:proofErr w:type="spellEnd"/>
      <w:r>
        <w:t xml:space="preserve"> on the membrane is suddenly released, consistent with a BAR scaffold that breaks upon vesicle scission, releasing all the membrane-bound protein at once. A similar decay in the 4x </w:t>
      </w:r>
      <w:proofErr w:type="spellStart"/>
      <w:r>
        <w:t>Rvs</w:t>
      </w:r>
      <w:proofErr w:type="spellEnd"/>
      <w:r>
        <w:t xml:space="preserve"> strain suggests that all the </w:t>
      </w:r>
      <w:proofErr w:type="spellStart"/>
      <w:r>
        <w:t>Rvs</w:t>
      </w:r>
      <w:proofErr w:type="spellEnd"/>
      <w:r>
        <w:t xml:space="preserve"> here is also bound to the membrane. Since the membrane is able to </w:t>
      </w:r>
      <w:r w:rsidRPr="00547455">
        <w:rPr>
          <w:color w:val="000000" w:themeColor="text1"/>
        </w:rPr>
        <w:t xml:space="preserve">accommodate 1.4x </w:t>
      </w:r>
      <w:r>
        <w:t xml:space="preserve">the amount of BAR protein as the WT on the same membrane surface area, it appears that in the WT case, a tight helix that covers the entire tube was not likely: adding molecules to such a tube would result in a change in at least disassembly dynamics. That the membrane surface area does not change in the 4x strain is assume from the identical movement of Sla1 in the 4x strain as in the WT. Sla1 movements in diploids and haploids are identical. It is possible that a wider tube is formed, that would increase the surface area of binding, since we do not control in these experiments for tube radius. This would, however, require the BAR domains to interact with a lower radius of curvature than the WT.  </w:t>
      </w:r>
    </w:p>
    <w:p w14:paraId="154AD123" w14:textId="77777777" w:rsidR="002E07D5" w:rsidRDefault="002E07D5" w:rsidP="00142EEA">
      <w:pPr>
        <w:spacing w:line="360" w:lineRule="auto"/>
      </w:pPr>
    </w:p>
    <w:p w14:paraId="2FB6816A" w14:textId="77777777" w:rsidR="00916EA9" w:rsidRPr="00916EA9" w:rsidRDefault="00F23B49" w:rsidP="00142EEA">
      <w:pPr>
        <w:spacing w:line="360" w:lineRule="auto"/>
        <w:rPr>
          <w:b/>
          <w:sz w:val="32"/>
          <w:szCs w:val="32"/>
        </w:rPr>
      </w:pPr>
      <w:r>
        <w:rPr>
          <w:b/>
          <w:sz w:val="32"/>
          <w:szCs w:val="32"/>
        </w:rPr>
        <w:t>4</w:t>
      </w:r>
      <w:r w:rsidR="00916EA9">
        <w:rPr>
          <w:b/>
          <w:sz w:val="32"/>
          <w:szCs w:val="32"/>
        </w:rPr>
        <w:t xml:space="preserve">.2 </w:t>
      </w:r>
      <w:r w:rsidR="00916EA9" w:rsidRPr="00916EA9">
        <w:rPr>
          <w:b/>
          <w:sz w:val="32"/>
          <w:szCs w:val="32"/>
        </w:rPr>
        <w:t>What causes membrane scission?</w:t>
      </w:r>
    </w:p>
    <w:p w14:paraId="279C63CE" w14:textId="77777777" w:rsidR="00916EA9" w:rsidRDefault="00916EA9" w:rsidP="00142EEA">
      <w:pPr>
        <w:spacing w:line="360" w:lineRule="auto"/>
      </w:pPr>
    </w:p>
    <w:p w14:paraId="35AD918E" w14:textId="77777777" w:rsidR="00916EA9" w:rsidRPr="00916EA9" w:rsidRDefault="00F23B49" w:rsidP="00142EEA">
      <w:pPr>
        <w:spacing w:line="360" w:lineRule="auto"/>
        <w:rPr>
          <w:b/>
        </w:rPr>
      </w:pPr>
      <w:r>
        <w:rPr>
          <w:b/>
        </w:rPr>
        <w:t>4</w:t>
      </w:r>
      <w:r w:rsidR="00916EA9" w:rsidRPr="00916EA9">
        <w:rPr>
          <w:b/>
        </w:rPr>
        <w:t>.2.</w:t>
      </w:r>
      <w:proofErr w:type="gramStart"/>
      <w:r w:rsidR="00916EA9" w:rsidRPr="00916EA9">
        <w:rPr>
          <w:b/>
        </w:rPr>
        <w:t>1.Dynamin</w:t>
      </w:r>
      <w:proofErr w:type="gramEnd"/>
      <w:r w:rsidR="00916EA9" w:rsidRPr="00916EA9">
        <w:rPr>
          <w:b/>
        </w:rPr>
        <w:t xml:space="preserve"> does not </w:t>
      </w:r>
      <w:proofErr w:type="spellStart"/>
      <w:r w:rsidR="00916EA9" w:rsidRPr="00916EA9">
        <w:rPr>
          <w:b/>
        </w:rPr>
        <w:t>not</w:t>
      </w:r>
      <w:proofErr w:type="spellEnd"/>
      <w:r w:rsidR="00916EA9" w:rsidRPr="00916EA9">
        <w:rPr>
          <w:b/>
        </w:rPr>
        <w:t xml:space="preserve"> drive scission</w:t>
      </w:r>
    </w:p>
    <w:p w14:paraId="5EB5C582" w14:textId="66AC26DC" w:rsidR="00916EA9" w:rsidRDefault="00916EA9" w:rsidP="00142EEA">
      <w:pPr>
        <w:spacing w:line="360" w:lineRule="auto"/>
      </w:pPr>
      <w:r>
        <w:t xml:space="preserve">Some studies have suggested that Vps1 does localize to </w:t>
      </w:r>
      <w:proofErr w:type="spellStart"/>
      <w:r>
        <w:t>endoytic</w:t>
      </w:r>
      <w:proofErr w:type="spellEnd"/>
      <w:r>
        <w:t xml:space="preserve"> sites, and affects the scission mechanism: </w:t>
      </w:r>
      <w:proofErr w:type="spellStart"/>
      <w:r>
        <w:t>Nannapaneni</w:t>
      </w:r>
      <w:proofErr w:type="spellEnd"/>
      <w:r>
        <w:t xml:space="preserve"> et al</w:t>
      </w:r>
      <w:r w:rsidR="002466C5">
        <w:fldChar w:fldCharType="begin" w:fldLock="1"/>
      </w:r>
      <w:r w:rsidR="006E3EB4">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13&lt;/sup&gt;","plainTextFormattedCitation":"13","previouslyFormattedCitation":"&lt;sup&gt;13&lt;/sup&gt;"},"properties":{"noteIndex":0},"schema":"https://github.com/citation-style-language/schema/raw/master/csl-citation.json"}</w:instrText>
      </w:r>
      <w:r w:rsidR="002466C5">
        <w:fldChar w:fldCharType="separate"/>
      </w:r>
      <w:r w:rsidR="005A0E55" w:rsidRPr="005A0E55">
        <w:rPr>
          <w:noProof/>
          <w:vertAlign w:val="superscript"/>
        </w:rPr>
        <w:t>13</w:t>
      </w:r>
      <w:r w:rsidR="002466C5">
        <w:fldChar w:fldCharType="end"/>
      </w:r>
      <w:r>
        <w:t xml:space="preserve">., find that the lifetime of Las17, Sla1, Abp1 increase in the absence of Vps1. </w:t>
      </w:r>
      <w:proofErr w:type="spellStart"/>
      <w:r>
        <w:t>Rooij</w:t>
      </w:r>
      <w:proofErr w:type="spellEnd"/>
      <w:r>
        <w:t xml:space="preserve"> et al</w:t>
      </w:r>
      <w:r w:rsidR="002466C5">
        <w:fldChar w:fldCharType="begin" w:fldLock="1"/>
      </w:r>
      <w:r w:rsidR="006E3EB4">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14&lt;/sup&gt;","plainTextFormattedCitation":"14","previouslyFormattedCitation":"&lt;sup&gt;14&lt;/sup&gt;"},"properties":{"noteIndex":0},"schema":"https://github.com/citation-style-language/schema/raw/master/csl-citation.json"}</w:instrText>
      </w:r>
      <w:r w:rsidR="002466C5">
        <w:fldChar w:fldCharType="separate"/>
      </w:r>
      <w:r w:rsidR="005A0E55" w:rsidRPr="005A0E55">
        <w:rPr>
          <w:noProof/>
          <w:vertAlign w:val="superscript"/>
        </w:rPr>
        <w:t>14</w:t>
      </w:r>
      <w:r w:rsidR="002466C5">
        <w:fldChar w:fldCharType="end"/>
      </w:r>
      <w:r>
        <w:t>.,. find that Rvs167 lifetimes increase, and are recruited in fewer patches to the cell cortex. On the other hand, vps1Δ did not increase the scission failure rate</w:t>
      </w:r>
      <w:r w:rsidR="002466C5">
        <w:t xml:space="preserve"> of rvs167Δ in other studies</w:t>
      </w:r>
      <w:r w:rsidR="002466C5">
        <w:fldChar w:fldCharType="begin" w:fldLock="1"/>
      </w:r>
      <w:r w:rsidR="006E3EB4">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lt;sup&gt;15&lt;/sup&gt;","plainTextFormattedCitation":"15","previouslyFormattedCitation":"&lt;sup&gt;15&lt;/sup&gt;"},"properties":{"noteIndex":0},"schema":"https://github.com/citation-style-language/schema/raw/master/csl-citation.json"}</w:instrText>
      </w:r>
      <w:r w:rsidR="002466C5">
        <w:fldChar w:fldCharType="separate"/>
      </w:r>
      <w:r w:rsidR="005A0E55" w:rsidRPr="005A0E55">
        <w:rPr>
          <w:noProof/>
          <w:vertAlign w:val="superscript"/>
        </w:rPr>
        <w:t>15</w:t>
      </w:r>
      <w:r w:rsidR="002466C5">
        <w:fldChar w:fldCharType="end"/>
      </w:r>
      <w:r>
        <w:t xml:space="preserve">, and did not </w:t>
      </w:r>
      <w:proofErr w:type="spellStart"/>
      <w:r>
        <w:t>colocalize</w:t>
      </w:r>
      <w:proofErr w:type="spellEnd"/>
      <w:r>
        <w:t xml:space="preserve"> with other endocytic proteins</w:t>
      </w:r>
      <w:r w:rsidR="00EC1918">
        <w:fldChar w:fldCharType="begin" w:fldLock="1"/>
      </w:r>
      <w:r w:rsidR="006E3EB4">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16&lt;/sup&gt;","plainTextFormattedCitation":"16","previouslyFormattedCitation":"&lt;sup&gt;16&lt;/sup&gt;"},"properties":{"noteIndex":0},"schema":"https://github.com/citation-style-language/schema/raw/master/csl-citation.json"}</w:instrText>
      </w:r>
      <w:r w:rsidR="00EC1918">
        <w:fldChar w:fldCharType="separate"/>
      </w:r>
      <w:r w:rsidR="005A0E55" w:rsidRPr="005A0E55">
        <w:rPr>
          <w:noProof/>
          <w:vertAlign w:val="superscript"/>
        </w:rPr>
        <w:t>16</w:t>
      </w:r>
      <w:r w:rsidR="00EC1918">
        <w:fldChar w:fldCharType="end"/>
      </w:r>
      <w:r>
        <w:t xml:space="preserve">. We see a slight but insignificant increase in Rvs167 lifetimes in vps1Δ cells. If Vps1 was to affect scission, the number of failed scission events should increase in vps1Δ cells, and increase the lengths of </w:t>
      </w:r>
      <w:proofErr w:type="spellStart"/>
      <w:r>
        <w:t>invaginated</w:t>
      </w:r>
      <w:proofErr w:type="spellEnd"/>
      <w:r>
        <w:t xml:space="preserve"> tubes, but we do not find so. The lack of influence of Vps1 on coat and scission dynamics shows that membrane scission is not dependent on a dynamin interaction. Vp1 tagged with super-folded GFP and imaged in TIRF does not form cortical patches that co-localize with Abp1-mCherry (data from Andrea </w:t>
      </w:r>
      <w:proofErr w:type="spellStart"/>
      <w:r>
        <w:t>Picco</w:t>
      </w:r>
      <w:proofErr w:type="spellEnd"/>
      <w:r>
        <w:t xml:space="preserve">, not shown). That tagging does not cause the slight growth defect of the vps1Δ cells is seen in dot spot assays. GFP-tagging could however, affect the recruitment of Vps1 to endocytic sites while maintaining its role in other cellular processes like vesicular trafficking. Outside of potential issues recruiting the protein to endocytic sites, membrane movement and scission dynamics are unchanged in the absence of Vps1, suggesting that even if it recruited to sites, it is not necessary for </w:t>
      </w:r>
      <w:proofErr w:type="spellStart"/>
      <w:r>
        <w:t>Rvs</w:t>
      </w:r>
      <w:proofErr w:type="spellEnd"/>
      <w:r>
        <w:t xml:space="preserve"> localization or function. </w:t>
      </w:r>
    </w:p>
    <w:p w14:paraId="7E66ECA8" w14:textId="77777777" w:rsidR="00916EA9" w:rsidRDefault="00916EA9" w:rsidP="00142EEA">
      <w:pPr>
        <w:spacing w:line="360" w:lineRule="auto"/>
      </w:pPr>
    </w:p>
    <w:p w14:paraId="4D91E077" w14:textId="77777777" w:rsidR="00916EA9" w:rsidRDefault="00916EA9" w:rsidP="00142EEA">
      <w:pPr>
        <w:spacing w:line="360" w:lineRule="auto"/>
      </w:pPr>
    </w:p>
    <w:p w14:paraId="705D23BF" w14:textId="77777777" w:rsidR="00916EA9" w:rsidRPr="00916EA9" w:rsidRDefault="00F23B49" w:rsidP="00142EEA">
      <w:pPr>
        <w:spacing w:line="360" w:lineRule="auto"/>
        <w:rPr>
          <w:b/>
        </w:rPr>
      </w:pPr>
      <w:r>
        <w:rPr>
          <w:b/>
        </w:rPr>
        <w:t>4</w:t>
      </w:r>
      <w:r w:rsidRPr="00916EA9">
        <w:rPr>
          <w:b/>
        </w:rPr>
        <w:t>.2.</w:t>
      </w:r>
      <w:r>
        <w:rPr>
          <w:b/>
        </w:rPr>
        <w:t>2</w:t>
      </w:r>
      <w:r w:rsidR="00916EA9" w:rsidRPr="00916EA9">
        <w:rPr>
          <w:b/>
        </w:rPr>
        <w:t xml:space="preserve"> Lipid hydrolysis is not the primary cause of membrane scission</w:t>
      </w:r>
    </w:p>
    <w:p w14:paraId="40315384" w14:textId="77777777" w:rsidR="00916EA9" w:rsidRDefault="00916EA9" w:rsidP="00142EEA">
      <w:pPr>
        <w:spacing w:line="360" w:lineRule="auto"/>
      </w:pPr>
      <w:r>
        <w:t xml:space="preserve">Inp51 is not seen to localize to the cellular cortex, but cytoplasmic concentration measured by FCS is low, suggesting low levels of expression that are likely undetected by our imaging protocol. Inp52 localizes to the top of invaginations right before scission, consistent with a role in vesicle formation. </w:t>
      </w:r>
    </w:p>
    <w:p w14:paraId="3F5DD5FB" w14:textId="77777777" w:rsidR="00916EA9" w:rsidRDefault="00916EA9" w:rsidP="00142EEA">
      <w:pPr>
        <w:spacing w:line="360" w:lineRule="auto"/>
      </w:pPr>
    </w:p>
    <w:p w14:paraId="0DE6CEA9" w14:textId="7C5A6318" w:rsidR="00916EA9" w:rsidRDefault="00916EA9" w:rsidP="00142EEA">
      <w:pPr>
        <w:spacing w:line="360" w:lineRule="auto"/>
      </w:pPr>
      <w:r>
        <w:t xml:space="preserve">However, the </w:t>
      </w:r>
      <w:proofErr w:type="spellStart"/>
      <w:r>
        <w:t>synaptojanin</w:t>
      </w:r>
      <w:proofErr w:type="spellEnd"/>
      <w:r>
        <w:t xml:space="preserve">-mediated scission model19 predicts that first, vesicle scission would occur at the top of the </w:t>
      </w:r>
      <w:proofErr w:type="spellStart"/>
      <w:r>
        <w:t>invaginated</w:t>
      </w:r>
      <w:proofErr w:type="spellEnd"/>
      <w:r>
        <w:t xml:space="preserve"> tube, at the interphase of the </w:t>
      </w:r>
      <w:proofErr w:type="spellStart"/>
      <w:r>
        <w:t>hydrolyzed</w:t>
      </w:r>
      <w:proofErr w:type="spellEnd"/>
      <w:r>
        <w:t xml:space="preserve"> and non-</w:t>
      </w:r>
      <w:proofErr w:type="spellStart"/>
      <w:r>
        <w:t>hydrolyzed</w:t>
      </w:r>
      <w:proofErr w:type="spellEnd"/>
      <w:r>
        <w:t xml:space="preserve"> lipid. </w:t>
      </w:r>
      <w:proofErr w:type="spellStart"/>
      <w:r>
        <w:t>Kukulski</w:t>
      </w:r>
      <w:proofErr w:type="spellEnd"/>
      <w:r>
        <w:t xml:space="preserve"> et al</w:t>
      </w:r>
      <w:r w:rsidR="003652E4">
        <w:fldChar w:fldCharType="begin" w:fldLock="1"/>
      </w:r>
      <w:r w:rsidR="00D721E5">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721E5">
        <w:rPr>
          <w:rFonts w:ascii="MS Mincho" w:eastAsia="MS Mincho" w:hAnsi="MS Mincho" w:cs="MS Mincho"/>
        </w:rPr>
        <w:instrText>∼</w:instrText>
      </w:r>
      <w:r w:rsidR="00D721E5">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2&lt;/sup&gt;","plainTextFormattedCitation":"2","previouslyFormattedCitation":"&lt;sup&gt;2&lt;/sup&gt;"},"properties":{"noteIndex":0},"schema":"https://github.com/citation-style-language/schema/raw/master/csl-citation.json"}</w:instrText>
      </w:r>
      <w:r w:rsidR="003652E4">
        <w:fldChar w:fldCharType="separate"/>
      </w:r>
      <w:r w:rsidR="003652E4" w:rsidRPr="003652E4">
        <w:rPr>
          <w:noProof/>
          <w:vertAlign w:val="superscript"/>
        </w:rPr>
        <w:t>2</w:t>
      </w:r>
      <w:r w:rsidR="003652E4">
        <w:fldChar w:fldCharType="end"/>
      </w:r>
      <w:r>
        <w:t xml:space="preserve">., have shown that vesicles undergo scission at 2/3 the invagination depths: that is, vesicles generated by lipid hydrolysis based line tension would be smaller than have been seen. Second, removing forces generated by lipid hydrolysis by deleting </w:t>
      </w:r>
      <w:proofErr w:type="spellStart"/>
      <w:r>
        <w:t>synaptojanins</w:t>
      </w:r>
      <w:proofErr w:type="spellEnd"/>
      <w:r>
        <w:t xml:space="preserve"> should then increase the invagination lengths measured. Deletion of Inp51 and Inp52 do not change the invagination depths at which scission occurs, as measured from the maximum movement of Sla1. That the position of the vesicle formed is also unchanged is indicated by the magnitude of the jump into the cytoplasm of the </w:t>
      </w:r>
      <w:proofErr w:type="spellStart"/>
      <w:r>
        <w:t>Rvs</w:t>
      </w:r>
      <w:proofErr w:type="spellEnd"/>
      <w:r>
        <w:t xml:space="preserve"> complex. </w:t>
      </w:r>
    </w:p>
    <w:p w14:paraId="6A92E004" w14:textId="77777777" w:rsidR="00916EA9" w:rsidRDefault="00916EA9" w:rsidP="00142EEA">
      <w:pPr>
        <w:spacing w:line="360" w:lineRule="auto"/>
      </w:pPr>
    </w:p>
    <w:p w14:paraId="1FA8E341" w14:textId="77777777" w:rsidR="00916EA9" w:rsidRDefault="00916EA9" w:rsidP="00142EEA">
      <w:pPr>
        <w:spacing w:line="360" w:lineRule="auto"/>
      </w:pPr>
      <w:r>
        <w:t xml:space="preserve">There are some changes, however in the </w:t>
      </w:r>
      <w:proofErr w:type="spellStart"/>
      <w:r>
        <w:t>synaptojanin</w:t>
      </w:r>
      <w:proofErr w:type="spellEnd"/>
      <w:r>
        <w:t xml:space="preserve"> deletion strains. </w:t>
      </w:r>
      <w:proofErr w:type="spellStart"/>
      <w:r>
        <w:t>FIrst</w:t>
      </w:r>
      <w:proofErr w:type="spellEnd"/>
      <w:r>
        <w:t xml:space="preserve">, in the inp51del strain, </w:t>
      </w:r>
      <w:proofErr w:type="spellStart"/>
      <w:r>
        <w:t>Rvs</w:t>
      </w:r>
      <w:proofErr w:type="spellEnd"/>
      <w:r>
        <w:t xml:space="preserve"> assembly is slightly slower than that of the WT. Thus far, it is unclear what this means. </w:t>
      </w:r>
      <w:proofErr w:type="spellStart"/>
      <w:r>
        <w:t>Rvs</w:t>
      </w:r>
      <w:proofErr w:type="spellEnd"/>
      <w:r>
        <w:t xml:space="preserve"> centroid persists after scission for about a second longer than the WT does, indicating that disassembly of </w:t>
      </w:r>
      <w:proofErr w:type="spellStart"/>
      <w:r>
        <w:t>Rvs</w:t>
      </w:r>
      <w:proofErr w:type="spellEnd"/>
      <w:r>
        <w:t xml:space="preserve"> on the base of the newly formed vesicle is delayed. In the inp52del strain, about 12\% of Sla1-GFP tracks do not move into the cytoplasm and undergo scission. Although this is low compared to the failed scission rate of the rvs167del cells (close to 30\%), it could suggest a moderate influence of inp52 on scission dynamics. In the inp5152del strain, </w:t>
      </w:r>
      <w:proofErr w:type="spellStart"/>
      <w:r>
        <w:t>Rvs</w:t>
      </w:r>
      <w:proofErr w:type="spellEnd"/>
      <w:r>
        <w:t xml:space="preserve"> is accumulated at patches, but most </w:t>
      </w:r>
      <w:proofErr w:type="spellStart"/>
      <w:r>
        <w:t>Rvs</w:t>
      </w:r>
      <w:proofErr w:type="spellEnd"/>
      <w:r>
        <w:t xml:space="preserve"> patches do not show the sharp jump into the cytoplasm. Membrane morphology is hugely aberrant in these cells, complicating the interpretation of this data. </w:t>
      </w:r>
    </w:p>
    <w:p w14:paraId="2D22FA5F" w14:textId="77777777" w:rsidR="00916EA9" w:rsidRDefault="00916EA9" w:rsidP="00142EEA">
      <w:pPr>
        <w:spacing w:line="360" w:lineRule="auto"/>
      </w:pPr>
      <w:r>
        <w:t xml:space="preserve">Electron microscopy shows long, undulating membrane invaginations, with multiple endocytic sites that are assembled and disassembled. Where the </w:t>
      </w:r>
      <w:proofErr w:type="spellStart"/>
      <w:r>
        <w:t>Rvs</w:t>
      </w:r>
      <w:proofErr w:type="spellEnd"/>
      <w:r>
        <w:t xml:space="preserve"> complex localizes in these cells could be clarified by CLEM or </w:t>
      </w:r>
      <w:proofErr w:type="spellStart"/>
      <w:r>
        <w:t>superresolution</w:t>
      </w:r>
      <w:proofErr w:type="spellEnd"/>
      <w:r>
        <w:t xml:space="preserve"> microscopy. Large clusters of </w:t>
      </w:r>
      <w:proofErr w:type="spellStart"/>
      <w:r>
        <w:t>Rvs</w:t>
      </w:r>
      <w:proofErr w:type="spellEnd"/>
      <w:r>
        <w:t xml:space="preserve"> on the same </w:t>
      </w:r>
      <w:proofErr w:type="spellStart"/>
      <w:r>
        <w:t>invaginated</w:t>
      </w:r>
      <w:proofErr w:type="spellEnd"/>
      <w:r>
        <w:t xml:space="preserve"> tube would influence the molecule numbers acquired by this kind of analysis, and yield a higher number than at a single site (although what is actually happening at these patches is not actually clear). </w:t>
      </w:r>
      <w:proofErr w:type="spellStart"/>
      <w:r>
        <w:t>Rvs</w:t>
      </w:r>
      <w:proofErr w:type="spellEnd"/>
      <w:r>
        <w:t xml:space="preserve"> does, interestingly, assemble and disassemble. If there is no vesicle at these membrane, it would indicate that </w:t>
      </w:r>
      <w:proofErr w:type="spellStart"/>
      <w:r>
        <w:t>Rvs</w:t>
      </w:r>
      <w:proofErr w:type="spellEnd"/>
      <w:r>
        <w:t xml:space="preserve"> disassembly is decoupled from membrane scission.</w:t>
      </w:r>
    </w:p>
    <w:p w14:paraId="31EBEC79" w14:textId="77777777" w:rsidR="00916EA9" w:rsidRDefault="00916EA9" w:rsidP="00142EEA">
      <w:pPr>
        <w:spacing w:line="360" w:lineRule="auto"/>
      </w:pPr>
    </w:p>
    <w:p w14:paraId="42DBAF41" w14:textId="77777777" w:rsidR="00916EA9" w:rsidRDefault="00916EA9" w:rsidP="00142EEA">
      <w:pPr>
        <w:spacing w:line="360" w:lineRule="auto"/>
      </w:pPr>
    </w:p>
    <w:p w14:paraId="00DF2D87" w14:textId="77777777" w:rsidR="00916EA9" w:rsidRPr="00916EA9" w:rsidRDefault="00F23B49" w:rsidP="00142EEA">
      <w:pPr>
        <w:spacing w:line="360" w:lineRule="auto"/>
        <w:rPr>
          <w:b/>
        </w:rPr>
      </w:pPr>
      <w:r>
        <w:rPr>
          <w:b/>
        </w:rPr>
        <w:t>4</w:t>
      </w:r>
      <w:r w:rsidRPr="00916EA9">
        <w:rPr>
          <w:b/>
        </w:rPr>
        <w:t>.2.</w:t>
      </w:r>
      <w:r>
        <w:rPr>
          <w:b/>
        </w:rPr>
        <w:t xml:space="preserve">3 </w:t>
      </w:r>
      <w:r w:rsidR="00916EA9" w:rsidRPr="00916EA9">
        <w:rPr>
          <w:b/>
        </w:rPr>
        <w:t>Protein friction does not drive membrane scission</w:t>
      </w:r>
    </w:p>
    <w:p w14:paraId="0CE25083" w14:textId="77777777" w:rsidR="00916EA9" w:rsidRDefault="00916EA9" w:rsidP="00142EEA">
      <w:pPr>
        <w:spacing w:line="360" w:lineRule="auto"/>
      </w:pPr>
      <w:r>
        <w:t xml:space="preserve">In </w:t>
      </w:r>
      <w:proofErr w:type="spellStart"/>
      <w:r>
        <w:t>Rvs</w:t>
      </w:r>
      <w:proofErr w:type="spellEnd"/>
      <w:r>
        <w:t xml:space="preserve"> duplicated strains, adding </w:t>
      </w:r>
      <w:proofErr w:type="spellStart"/>
      <w:r>
        <w:t>upto</w:t>
      </w:r>
      <w:proofErr w:type="spellEnd"/>
      <w:r>
        <w:t xml:space="preserve"> 1.6x the WT amount of </w:t>
      </w:r>
      <w:proofErr w:type="spellStart"/>
      <w:r>
        <w:t>Rvs</w:t>
      </w:r>
      <w:proofErr w:type="spellEnd"/>
      <w:r>
        <w:t xml:space="preserve"> to membrane tubes does not affect the length at which the membrane undergoes scission. The protein friction model introduced in Section 4.2.3 would suggest that if more BAR domains were added to the membrane tube, the frictional force generated as the membrane is pulled under it would increase, and the membrane would rupture "faster", that is, as soon as WT forces are generated on the tube. In the haploid duplication strain, the WT amount of </w:t>
      </w:r>
      <w:proofErr w:type="spellStart"/>
      <w:r>
        <w:t>Rvs</w:t>
      </w:r>
      <w:proofErr w:type="spellEnd"/>
      <w:r>
        <w:t xml:space="preserve"> is recruited at nearly -2 seconds, but scission does not occur at this time point. In the diploid strains, meanwhile, adding 1.4x the WT amount of </w:t>
      </w:r>
      <w:proofErr w:type="spellStart"/>
      <w:r>
        <w:t>Rvs</w:t>
      </w:r>
      <w:proofErr w:type="spellEnd"/>
      <w:r>
        <w:t xml:space="preserve"> does not change length of membrane scission. Decreasing the amount of </w:t>
      </w:r>
      <w:proofErr w:type="spellStart"/>
      <w:r>
        <w:t>Rvs</w:t>
      </w:r>
      <w:proofErr w:type="spellEnd"/>
      <w:r>
        <w:t xml:space="preserve"> from WT amounts, like in the 1x </w:t>
      </w:r>
      <w:proofErr w:type="spellStart"/>
      <w:r>
        <w:t>Rvs</w:t>
      </w:r>
      <w:proofErr w:type="spellEnd"/>
      <w:r>
        <w:t xml:space="preserve"> strain, however reduces the scission efficiency, and slightly reduces the inward movement of the membrane. </w:t>
      </w:r>
    </w:p>
    <w:p w14:paraId="61377B78" w14:textId="77777777" w:rsidR="00916EA9" w:rsidRDefault="00916EA9" w:rsidP="00142EEA">
      <w:pPr>
        <w:spacing w:line="360" w:lineRule="auto"/>
      </w:pPr>
    </w:p>
    <w:p w14:paraId="288893AF" w14:textId="77777777" w:rsidR="00916EA9" w:rsidRDefault="00916EA9" w:rsidP="00142EEA">
      <w:pPr>
        <w:spacing w:line="360" w:lineRule="auto"/>
      </w:pPr>
      <w:r>
        <w:t xml:space="preserve">does not appear to contribute significantly to membrane scission, since invagination depths do not change if more BAR protein is localized to membrane tubes. </w:t>
      </w:r>
    </w:p>
    <w:p w14:paraId="1A965DB8" w14:textId="77777777" w:rsidR="00916EA9" w:rsidRDefault="00916EA9" w:rsidP="00142EEA">
      <w:pPr>
        <w:spacing w:line="360" w:lineRule="auto"/>
      </w:pPr>
    </w:p>
    <w:p w14:paraId="159617B7" w14:textId="77777777" w:rsidR="00916EA9" w:rsidRPr="00916EA9" w:rsidRDefault="00F23B49" w:rsidP="00142EEA">
      <w:pPr>
        <w:spacing w:line="360" w:lineRule="auto"/>
        <w:rPr>
          <w:b/>
        </w:rPr>
      </w:pPr>
      <w:r>
        <w:rPr>
          <w:b/>
        </w:rPr>
        <w:t>4.2.</w:t>
      </w:r>
      <w:r w:rsidR="00916EA9" w:rsidRPr="00916EA9">
        <w:rPr>
          <w:b/>
        </w:rPr>
        <w:t>4 Actin polymerization generates forces required for membrane scission</w:t>
      </w:r>
    </w:p>
    <w:p w14:paraId="3A187FFA" w14:textId="77777777" w:rsidR="00916EA9" w:rsidRDefault="00916EA9" w:rsidP="00142EEA">
      <w:pPr>
        <w:spacing w:line="360" w:lineRule="auto"/>
      </w:pPr>
    </w:p>
    <w:p w14:paraId="58F27202" w14:textId="77777777" w:rsidR="00916EA9" w:rsidRPr="00916EA9" w:rsidRDefault="00F23B49" w:rsidP="00142EEA">
      <w:pPr>
        <w:spacing w:line="360" w:lineRule="auto"/>
        <w:rPr>
          <w:b/>
          <w:sz w:val="32"/>
          <w:szCs w:val="32"/>
        </w:rPr>
      </w:pPr>
      <w:r>
        <w:rPr>
          <w:b/>
          <w:sz w:val="32"/>
          <w:szCs w:val="32"/>
        </w:rPr>
        <w:t>4</w:t>
      </w:r>
      <w:r w:rsidR="00916EA9" w:rsidRPr="00916EA9">
        <w:rPr>
          <w:b/>
          <w:sz w:val="32"/>
          <w:szCs w:val="32"/>
        </w:rPr>
        <w:t xml:space="preserve">.3 Function of the </w:t>
      </w:r>
      <w:proofErr w:type="spellStart"/>
      <w:r w:rsidR="00916EA9" w:rsidRPr="00916EA9">
        <w:rPr>
          <w:b/>
          <w:sz w:val="32"/>
          <w:szCs w:val="32"/>
        </w:rPr>
        <w:t>Rvs</w:t>
      </w:r>
      <w:proofErr w:type="spellEnd"/>
      <w:r w:rsidR="00916EA9" w:rsidRPr="00916EA9">
        <w:rPr>
          <w:b/>
          <w:sz w:val="32"/>
          <w:szCs w:val="32"/>
        </w:rPr>
        <w:t xml:space="preserve"> complex</w:t>
      </w:r>
    </w:p>
    <w:p w14:paraId="680CAEE9" w14:textId="77777777" w:rsidR="00916EA9" w:rsidRDefault="00916EA9" w:rsidP="00142EEA">
      <w:pPr>
        <w:spacing w:line="360" w:lineRule="auto"/>
      </w:pPr>
    </w:p>
    <w:p w14:paraId="499F07F8" w14:textId="77777777" w:rsidR="00916EA9" w:rsidRDefault="00916EA9" w:rsidP="00142EEA">
      <w:pPr>
        <w:spacing w:line="360" w:lineRule="auto"/>
      </w:pPr>
    </w:p>
    <w:p w14:paraId="7501A170" w14:textId="77777777" w:rsidR="00916EA9" w:rsidRDefault="00916EA9" w:rsidP="00142EEA">
      <w:pPr>
        <w:spacing w:line="360" w:lineRule="auto"/>
      </w:pPr>
    </w:p>
    <w:p w14:paraId="5A9B388D" w14:textId="77777777" w:rsidR="00916EA9" w:rsidRDefault="00916EA9" w:rsidP="00142EEA">
      <w:pPr>
        <w:spacing w:line="360" w:lineRule="auto"/>
      </w:pPr>
    </w:p>
    <w:p w14:paraId="0FD56499" w14:textId="77777777" w:rsidR="00916EA9" w:rsidRDefault="00916EA9" w:rsidP="00142EEA">
      <w:pPr>
        <w:spacing w:line="360" w:lineRule="auto"/>
      </w:pPr>
    </w:p>
    <w:p w14:paraId="0881003A" w14:textId="77777777" w:rsidR="00916EA9" w:rsidRPr="00916EA9" w:rsidRDefault="00F23B49" w:rsidP="00142EEA">
      <w:pPr>
        <w:spacing w:line="360" w:lineRule="auto"/>
        <w:rPr>
          <w:b/>
        </w:rPr>
      </w:pPr>
      <w:r>
        <w:rPr>
          <w:b/>
        </w:rPr>
        <w:t>4</w:t>
      </w:r>
      <w:r w:rsidR="00916EA9" w:rsidRPr="00916EA9">
        <w:rPr>
          <w:b/>
        </w:rPr>
        <w:t xml:space="preserve">.3.1 A critical amount of </w:t>
      </w:r>
      <w:proofErr w:type="spellStart"/>
      <w:r w:rsidR="00916EA9" w:rsidRPr="00916EA9">
        <w:rPr>
          <w:b/>
        </w:rPr>
        <w:t>Rvs</w:t>
      </w:r>
      <w:proofErr w:type="spellEnd"/>
      <w:r w:rsidR="00916EA9" w:rsidRPr="00916EA9">
        <w:rPr>
          <w:b/>
        </w:rPr>
        <w:t xml:space="preserve"> is required to allow invaginations to grow</w:t>
      </w:r>
    </w:p>
    <w:p w14:paraId="57F25EDA" w14:textId="77777777" w:rsidR="00916EA9" w:rsidRDefault="00916EA9" w:rsidP="00142EEA">
      <w:pPr>
        <w:spacing w:line="360" w:lineRule="auto"/>
      </w:pPr>
    </w:p>
    <w:p w14:paraId="082DAA5D" w14:textId="77777777" w:rsidR="00916EA9" w:rsidRDefault="00916EA9" w:rsidP="00142EEA">
      <w:pPr>
        <w:spacing w:line="360" w:lineRule="auto"/>
      </w:pPr>
      <w:r>
        <w:t>Sla1 in rvs167Δ cells undergoes scission at short invagination lengths of about 60nm (Fig.4</w:t>
      </w:r>
      <w:proofErr w:type="gramStart"/>
      <w:r>
        <w:t>) ,</w:t>
      </w:r>
      <w:proofErr w:type="gramEnd"/>
      <w:r>
        <w:t xml:space="preserve"> compared to the WT lengths of 140nm16; Rvs167 is required at membrane tubes to prevent premature scission. This is consistent with the SH3 domain mediating actin forces to the invagination neck, causing scission, as well as with Rvs167 stabilizing the membrane invagination via membrane interactions of the BAR domain33. Since WT invagination depths are reproduced by overexpression of the BAR domain alone, we propose that localization of </w:t>
      </w:r>
      <w:proofErr w:type="spellStart"/>
      <w:r>
        <w:t>Rvs</w:t>
      </w:r>
      <w:proofErr w:type="spellEnd"/>
      <w:r>
        <w:t xml:space="preserve"> to the membrane tube stabilizes the membrane pore, and allows deep invaginations to grow until actin polymerization produces enough forces to sever the membrane and cause scission. Here, the forces are generated entirely by actin polymerization, and the amount of force necessary is determined by the physical properties of the membrane.</w:t>
      </w:r>
    </w:p>
    <w:p w14:paraId="5AED6B1B" w14:textId="77777777" w:rsidR="00916EA9" w:rsidRDefault="00916EA9" w:rsidP="00142EEA">
      <w:pPr>
        <w:spacing w:line="360" w:lineRule="auto"/>
      </w:pPr>
    </w:p>
    <w:p w14:paraId="6132C2EC" w14:textId="77777777" w:rsidR="00916EA9" w:rsidRDefault="00F23B49" w:rsidP="00142EEA">
      <w:pPr>
        <w:spacing w:line="360" w:lineRule="auto"/>
      </w:pPr>
      <w:r>
        <w:rPr>
          <w:b/>
        </w:rPr>
        <w:t>4</w:t>
      </w:r>
      <w:r w:rsidRPr="00916EA9">
        <w:rPr>
          <w:b/>
        </w:rPr>
        <w:t>.3.</w:t>
      </w:r>
      <w:r>
        <w:rPr>
          <w:b/>
        </w:rPr>
        <w:t>2</w:t>
      </w:r>
      <w:r w:rsidRPr="00916EA9">
        <w:rPr>
          <w:b/>
        </w:rPr>
        <w:t xml:space="preserve"> </w:t>
      </w:r>
      <w:proofErr w:type="spellStart"/>
      <w:r>
        <w:t>Rvs</w:t>
      </w:r>
      <w:proofErr w:type="spellEnd"/>
      <w:r>
        <w:t xml:space="preserve"> scaffolds membrane pore</w:t>
      </w:r>
    </w:p>
    <w:p w14:paraId="4CE139A5" w14:textId="77777777" w:rsidR="00B73C22" w:rsidRDefault="00B73C22" w:rsidP="00B73C22">
      <w:pPr>
        <w:spacing w:line="360" w:lineRule="auto"/>
      </w:pPr>
      <w:r>
        <w:t xml:space="preserve">This then begs the question, why does Sla1 move inwards less? The SH3 domain reduces the efficiency of </w:t>
      </w:r>
      <w:proofErr w:type="spellStart"/>
      <w:r>
        <w:t>Rvs</w:t>
      </w:r>
      <w:proofErr w:type="spellEnd"/>
      <w:r>
        <w:t xml:space="preserve"> recruitments, and loss of </w:t>
      </w:r>
      <w:proofErr w:type="spellStart"/>
      <w:r>
        <w:t>Rvs</w:t>
      </w:r>
      <w:proofErr w:type="spellEnd"/>
      <w:r>
        <w:t xml:space="preserve"> on the membrane tube  </w:t>
      </w:r>
    </w:p>
    <w:p w14:paraId="736CC8F3" w14:textId="77777777" w:rsidR="00916EA9" w:rsidRDefault="00916EA9" w:rsidP="00142EEA">
      <w:pPr>
        <w:spacing w:line="360" w:lineRule="auto"/>
      </w:pPr>
    </w:p>
    <w:p w14:paraId="2F65FDBA" w14:textId="77777777" w:rsidR="00916EA9" w:rsidRDefault="00916EA9" w:rsidP="00142EEA">
      <w:pPr>
        <w:spacing w:line="360" w:lineRule="auto"/>
      </w:pPr>
    </w:p>
    <w:p w14:paraId="76C38E53" w14:textId="77777777" w:rsidR="00916EA9" w:rsidRDefault="00916EA9" w:rsidP="00142EEA">
      <w:pPr>
        <w:spacing w:line="360" w:lineRule="auto"/>
      </w:pPr>
    </w:p>
    <w:p w14:paraId="47380A7A" w14:textId="77777777" w:rsidR="00916EA9" w:rsidRPr="00F23B49" w:rsidRDefault="00F23B49" w:rsidP="00142EEA">
      <w:pPr>
        <w:spacing w:line="360" w:lineRule="auto"/>
        <w:rPr>
          <w:b/>
          <w:sz w:val="32"/>
          <w:szCs w:val="32"/>
        </w:rPr>
      </w:pPr>
      <w:r w:rsidRPr="00F23B49">
        <w:rPr>
          <w:b/>
          <w:sz w:val="32"/>
          <w:szCs w:val="32"/>
        </w:rPr>
        <w:t xml:space="preserve">4.4 </w:t>
      </w:r>
      <w:r w:rsidR="00916EA9" w:rsidRPr="00F23B49">
        <w:rPr>
          <w:b/>
          <w:sz w:val="32"/>
          <w:szCs w:val="32"/>
        </w:rPr>
        <w:t>Role of oth</w:t>
      </w:r>
      <w:r w:rsidRPr="00F23B49">
        <w:rPr>
          <w:b/>
          <w:sz w:val="32"/>
          <w:szCs w:val="32"/>
        </w:rPr>
        <w:t>er scission-stage proteins</w:t>
      </w:r>
    </w:p>
    <w:p w14:paraId="4BF6BBC4" w14:textId="77777777" w:rsidR="00916EA9" w:rsidRPr="00F23B49" w:rsidRDefault="00F23B49" w:rsidP="00142EEA">
      <w:pPr>
        <w:spacing w:line="360" w:lineRule="auto"/>
        <w:rPr>
          <w:b/>
        </w:rPr>
      </w:pPr>
      <w:r w:rsidRPr="00F23B49">
        <w:rPr>
          <w:b/>
        </w:rPr>
        <w:t xml:space="preserve">4.4.1 </w:t>
      </w:r>
      <w:r w:rsidR="00916EA9" w:rsidRPr="00F23B49">
        <w:rPr>
          <w:b/>
        </w:rPr>
        <w:t xml:space="preserve">Inp52 is likely involved in </w:t>
      </w:r>
      <w:proofErr w:type="spellStart"/>
      <w:r w:rsidR="00916EA9" w:rsidRPr="00F23B49">
        <w:rPr>
          <w:b/>
        </w:rPr>
        <w:t>un</w:t>
      </w:r>
      <w:r w:rsidRPr="00F23B49">
        <w:rPr>
          <w:b/>
        </w:rPr>
        <w:t>coating</w:t>
      </w:r>
      <w:proofErr w:type="spellEnd"/>
      <w:r w:rsidRPr="00F23B49">
        <w:rPr>
          <w:b/>
        </w:rPr>
        <w:t xml:space="preserve"> vesicles after scission</w:t>
      </w:r>
    </w:p>
    <w:p w14:paraId="538E390D" w14:textId="77777777" w:rsidR="00916EA9" w:rsidRDefault="00916EA9" w:rsidP="00142EEA">
      <w:pPr>
        <w:spacing w:line="360" w:lineRule="auto"/>
      </w:pPr>
      <w:r>
        <w:t xml:space="preserve">Deletion of </w:t>
      </w:r>
      <w:proofErr w:type="spellStart"/>
      <w:r>
        <w:t>Synaptojanin</w:t>
      </w:r>
      <w:proofErr w:type="spellEnd"/>
      <w:r>
        <w:t>-like Inp52 does not affect the invagination depths of Sla1, but Sla1 patches persist for longer after scission in the inp52Δ than in WT cells, as do patches of Rvs167, indicated by the arrows in Fig.2. Both delays suggest that rather than the scission time-point, post- scission disassembly of proteins from the vesicle is inhibited by the deletion, and that Inp52 plays a role in recycling endocytic proteins to the plasma membrane.</w:t>
      </w:r>
    </w:p>
    <w:p w14:paraId="122F8250" w14:textId="77777777" w:rsidR="00916EA9" w:rsidRDefault="00916EA9" w:rsidP="00142EEA">
      <w:pPr>
        <w:spacing w:line="360" w:lineRule="auto"/>
      </w:pPr>
    </w:p>
    <w:p w14:paraId="43A701B1" w14:textId="77777777" w:rsidR="00916EA9" w:rsidRDefault="00916EA9" w:rsidP="00142EEA">
      <w:pPr>
        <w:spacing w:line="360" w:lineRule="auto"/>
      </w:pPr>
    </w:p>
    <w:p w14:paraId="78F8B9D7" w14:textId="77777777" w:rsidR="00916EA9" w:rsidRPr="00F23B49" w:rsidRDefault="00F23B49" w:rsidP="00142EEA">
      <w:pPr>
        <w:spacing w:line="360" w:lineRule="auto"/>
        <w:rPr>
          <w:b/>
          <w:sz w:val="32"/>
          <w:szCs w:val="32"/>
        </w:rPr>
      </w:pPr>
      <w:r w:rsidRPr="00F23B49">
        <w:rPr>
          <w:b/>
          <w:sz w:val="32"/>
          <w:szCs w:val="32"/>
        </w:rPr>
        <w:t xml:space="preserve">4.5 Model for membrane </w:t>
      </w:r>
      <w:proofErr w:type="spellStart"/>
      <w:r w:rsidRPr="00F23B49">
        <w:rPr>
          <w:b/>
          <w:sz w:val="32"/>
          <w:szCs w:val="32"/>
        </w:rPr>
        <w:t>scisison</w:t>
      </w:r>
      <w:proofErr w:type="spellEnd"/>
    </w:p>
    <w:p w14:paraId="78FE6570" w14:textId="77777777" w:rsidR="00916EA9" w:rsidRDefault="00916EA9" w:rsidP="00142EEA">
      <w:pPr>
        <w:spacing w:line="360" w:lineRule="auto"/>
      </w:pPr>
    </w:p>
    <w:p w14:paraId="52866F19" w14:textId="77777777" w:rsidR="00916EA9" w:rsidRDefault="00916EA9" w:rsidP="00142EEA">
      <w:pPr>
        <w:spacing w:line="360" w:lineRule="auto"/>
      </w:pPr>
    </w:p>
    <w:p w14:paraId="0A610434" w14:textId="77777777" w:rsidR="00916EA9" w:rsidRDefault="00916EA9" w:rsidP="00142EEA">
      <w:pPr>
        <w:spacing w:line="360" w:lineRule="auto"/>
      </w:pPr>
    </w:p>
    <w:sectPr w:rsidR="00916EA9"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EA9"/>
    <w:rsid w:val="000054BF"/>
    <w:rsid w:val="00031827"/>
    <w:rsid w:val="00032DD4"/>
    <w:rsid w:val="00036817"/>
    <w:rsid w:val="0004421C"/>
    <w:rsid w:val="0005783A"/>
    <w:rsid w:val="00066905"/>
    <w:rsid w:val="000713DD"/>
    <w:rsid w:val="0007451A"/>
    <w:rsid w:val="000806B3"/>
    <w:rsid w:val="000856B3"/>
    <w:rsid w:val="00087F69"/>
    <w:rsid w:val="00092B31"/>
    <w:rsid w:val="00093290"/>
    <w:rsid w:val="000946A4"/>
    <w:rsid w:val="00095F3C"/>
    <w:rsid w:val="00096D5F"/>
    <w:rsid w:val="000B450F"/>
    <w:rsid w:val="000B613E"/>
    <w:rsid w:val="000C7C77"/>
    <w:rsid w:val="000E139E"/>
    <w:rsid w:val="000E70A3"/>
    <w:rsid w:val="000F60D3"/>
    <w:rsid w:val="0012404D"/>
    <w:rsid w:val="001325FD"/>
    <w:rsid w:val="00142EEA"/>
    <w:rsid w:val="0014389C"/>
    <w:rsid w:val="00153984"/>
    <w:rsid w:val="00191EAF"/>
    <w:rsid w:val="00194A5B"/>
    <w:rsid w:val="001D2769"/>
    <w:rsid w:val="001D32BD"/>
    <w:rsid w:val="001E5221"/>
    <w:rsid w:val="002072D7"/>
    <w:rsid w:val="00216B8A"/>
    <w:rsid w:val="00217352"/>
    <w:rsid w:val="002466C5"/>
    <w:rsid w:val="002476BD"/>
    <w:rsid w:val="0024794E"/>
    <w:rsid w:val="00247AB3"/>
    <w:rsid w:val="0026075F"/>
    <w:rsid w:val="00262871"/>
    <w:rsid w:val="00270B29"/>
    <w:rsid w:val="0027324A"/>
    <w:rsid w:val="00286D6F"/>
    <w:rsid w:val="002975DF"/>
    <w:rsid w:val="002977E5"/>
    <w:rsid w:val="002A263B"/>
    <w:rsid w:val="002A3609"/>
    <w:rsid w:val="002B74F4"/>
    <w:rsid w:val="002C6EEB"/>
    <w:rsid w:val="002D777F"/>
    <w:rsid w:val="002E07D5"/>
    <w:rsid w:val="002E0B64"/>
    <w:rsid w:val="002E2A30"/>
    <w:rsid w:val="002F35DD"/>
    <w:rsid w:val="002F60AD"/>
    <w:rsid w:val="003102EC"/>
    <w:rsid w:val="00310373"/>
    <w:rsid w:val="003309D2"/>
    <w:rsid w:val="00330C12"/>
    <w:rsid w:val="00336889"/>
    <w:rsid w:val="003610B6"/>
    <w:rsid w:val="00361C44"/>
    <w:rsid w:val="003652E4"/>
    <w:rsid w:val="00385714"/>
    <w:rsid w:val="00392D54"/>
    <w:rsid w:val="003A0099"/>
    <w:rsid w:val="003A51DB"/>
    <w:rsid w:val="003B2D10"/>
    <w:rsid w:val="003C1677"/>
    <w:rsid w:val="003C218D"/>
    <w:rsid w:val="003F5A37"/>
    <w:rsid w:val="0040075A"/>
    <w:rsid w:val="004027AF"/>
    <w:rsid w:val="004072F6"/>
    <w:rsid w:val="004245F3"/>
    <w:rsid w:val="00460E0E"/>
    <w:rsid w:val="00463CBD"/>
    <w:rsid w:val="00467D78"/>
    <w:rsid w:val="00475772"/>
    <w:rsid w:val="00484CF6"/>
    <w:rsid w:val="004925C2"/>
    <w:rsid w:val="0049719A"/>
    <w:rsid w:val="004A0E52"/>
    <w:rsid w:val="004B0AC3"/>
    <w:rsid w:val="004B0F14"/>
    <w:rsid w:val="004B744F"/>
    <w:rsid w:val="004C06DC"/>
    <w:rsid w:val="004C6D3D"/>
    <w:rsid w:val="004D3EA3"/>
    <w:rsid w:val="004F22BE"/>
    <w:rsid w:val="004F3B86"/>
    <w:rsid w:val="004F5604"/>
    <w:rsid w:val="00502A16"/>
    <w:rsid w:val="005138B4"/>
    <w:rsid w:val="005166C7"/>
    <w:rsid w:val="00527352"/>
    <w:rsid w:val="00532D3A"/>
    <w:rsid w:val="00547455"/>
    <w:rsid w:val="00550A48"/>
    <w:rsid w:val="005772B8"/>
    <w:rsid w:val="00580B7D"/>
    <w:rsid w:val="00581AAE"/>
    <w:rsid w:val="00585579"/>
    <w:rsid w:val="0059446F"/>
    <w:rsid w:val="005A0E55"/>
    <w:rsid w:val="005F0EBC"/>
    <w:rsid w:val="005F6232"/>
    <w:rsid w:val="00604573"/>
    <w:rsid w:val="00612A85"/>
    <w:rsid w:val="00613CEA"/>
    <w:rsid w:val="00617AEF"/>
    <w:rsid w:val="00624E9F"/>
    <w:rsid w:val="00633896"/>
    <w:rsid w:val="00642D71"/>
    <w:rsid w:val="006520F6"/>
    <w:rsid w:val="00656B82"/>
    <w:rsid w:val="006748E7"/>
    <w:rsid w:val="00680CAE"/>
    <w:rsid w:val="006A2616"/>
    <w:rsid w:val="006B145F"/>
    <w:rsid w:val="006B1DE6"/>
    <w:rsid w:val="006C658F"/>
    <w:rsid w:val="006E0D97"/>
    <w:rsid w:val="006E3EB4"/>
    <w:rsid w:val="006E6DBD"/>
    <w:rsid w:val="007515AD"/>
    <w:rsid w:val="0078602E"/>
    <w:rsid w:val="00795B6B"/>
    <w:rsid w:val="007C6C80"/>
    <w:rsid w:val="007E0B75"/>
    <w:rsid w:val="007E48B0"/>
    <w:rsid w:val="007E7E46"/>
    <w:rsid w:val="007F61E4"/>
    <w:rsid w:val="007F69AE"/>
    <w:rsid w:val="00824755"/>
    <w:rsid w:val="00830269"/>
    <w:rsid w:val="008342D2"/>
    <w:rsid w:val="00836867"/>
    <w:rsid w:val="00852EEE"/>
    <w:rsid w:val="0087419E"/>
    <w:rsid w:val="008875FC"/>
    <w:rsid w:val="0089145E"/>
    <w:rsid w:val="00894F87"/>
    <w:rsid w:val="00895197"/>
    <w:rsid w:val="008A1DE7"/>
    <w:rsid w:val="008A5668"/>
    <w:rsid w:val="008C4DD0"/>
    <w:rsid w:val="008E35AF"/>
    <w:rsid w:val="008F0BE0"/>
    <w:rsid w:val="008F4DDA"/>
    <w:rsid w:val="008F5CA2"/>
    <w:rsid w:val="00916EA9"/>
    <w:rsid w:val="00921ACD"/>
    <w:rsid w:val="0094251F"/>
    <w:rsid w:val="00944A6D"/>
    <w:rsid w:val="00955126"/>
    <w:rsid w:val="00957CA7"/>
    <w:rsid w:val="009D309C"/>
    <w:rsid w:val="009E29BF"/>
    <w:rsid w:val="009F4D7B"/>
    <w:rsid w:val="009F5D6D"/>
    <w:rsid w:val="00A1011D"/>
    <w:rsid w:val="00A31A1D"/>
    <w:rsid w:val="00A42F57"/>
    <w:rsid w:val="00A5443D"/>
    <w:rsid w:val="00A65083"/>
    <w:rsid w:val="00AB3626"/>
    <w:rsid w:val="00B15D83"/>
    <w:rsid w:val="00B1771B"/>
    <w:rsid w:val="00B203B9"/>
    <w:rsid w:val="00B20D3F"/>
    <w:rsid w:val="00B40FE6"/>
    <w:rsid w:val="00B55C41"/>
    <w:rsid w:val="00B70449"/>
    <w:rsid w:val="00B73C22"/>
    <w:rsid w:val="00B756E3"/>
    <w:rsid w:val="00B96907"/>
    <w:rsid w:val="00B97CC9"/>
    <w:rsid w:val="00BC1F18"/>
    <w:rsid w:val="00BD07AA"/>
    <w:rsid w:val="00BE3563"/>
    <w:rsid w:val="00BE5C7F"/>
    <w:rsid w:val="00C008BB"/>
    <w:rsid w:val="00C02FF7"/>
    <w:rsid w:val="00C070CB"/>
    <w:rsid w:val="00C36AC7"/>
    <w:rsid w:val="00C425C5"/>
    <w:rsid w:val="00C52E50"/>
    <w:rsid w:val="00C5426B"/>
    <w:rsid w:val="00C67EE8"/>
    <w:rsid w:val="00C70956"/>
    <w:rsid w:val="00C717FA"/>
    <w:rsid w:val="00C760AB"/>
    <w:rsid w:val="00C914C9"/>
    <w:rsid w:val="00CD0C1C"/>
    <w:rsid w:val="00CD1366"/>
    <w:rsid w:val="00CD17CA"/>
    <w:rsid w:val="00CD490C"/>
    <w:rsid w:val="00CE5B3B"/>
    <w:rsid w:val="00CF07FB"/>
    <w:rsid w:val="00D01F17"/>
    <w:rsid w:val="00D0665F"/>
    <w:rsid w:val="00D303F3"/>
    <w:rsid w:val="00D45E1B"/>
    <w:rsid w:val="00D46447"/>
    <w:rsid w:val="00D52500"/>
    <w:rsid w:val="00D6024E"/>
    <w:rsid w:val="00D70CBA"/>
    <w:rsid w:val="00D721E5"/>
    <w:rsid w:val="00D74E09"/>
    <w:rsid w:val="00D804DC"/>
    <w:rsid w:val="00D94C0B"/>
    <w:rsid w:val="00DF58F3"/>
    <w:rsid w:val="00E1515A"/>
    <w:rsid w:val="00E16DC6"/>
    <w:rsid w:val="00E30FE9"/>
    <w:rsid w:val="00E60BA7"/>
    <w:rsid w:val="00E70A6C"/>
    <w:rsid w:val="00E810B1"/>
    <w:rsid w:val="00E84D2F"/>
    <w:rsid w:val="00E87610"/>
    <w:rsid w:val="00E960B4"/>
    <w:rsid w:val="00EB1ED1"/>
    <w:rsid w:val="00EC1918"/>
    <w:rsid w:val="00EC4C97"/>
    <w:rsid w:val="00ED5059"/>
    <w:rsid w:val="00F23B49"/>
    <w:rsid w:val="00F274FA"/>
    <w:rsid w:val="00F308EA"/>
    <w:rsid w:val="00F61F19"/>
    <w:rsid w:val="00F74E43"/>
    <w:rsid w:val="00F8528E"/>
    <w:rsid w:val="00F862FB"/>
    <w:rsid w:val="00FA0627"/>
    <w:rsid w:val="00FB044D"/>
    <w:rsid w:val="00FC5B30"/>
    <w:rsid w:val="00FC6F6A"/>
    <w:rsid w:val="00FD7176"/>
    <w:rsid w:val="00FE5C50"/>
    <w:rsid w:val="00FE6D82"/>
    <w:rsid w:val="00FE6E8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318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C926497-F1EB-0C45-B257-44F87BAD8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0</Pages>
  <Words>11168</Words>
  <Characters>61762</Characters>
  <Application>Microsoft Macintosh Word</Application>
  <DocSecurity>0</DocSecurity>
  <Lines>1046</Lines>
  <Paragraphs>32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2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8</cp:revision>
  <dcterms:created xsi:type="dcterms:W3CDTF">2018-07-31T17:54:00Z</dcterms:created>
  <dcterms:modified xsi:type="dcterms:W3CDTF">2018-08-0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